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80100E">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80100E"/>
    <w:p w14:paraId="1EABE770" w14:textId="77777777" w:rsidR="00D04942" w:rsidRDefault="00D04942" w:rsidP="0080100E"/>
    <w:p w14:paraId="43DA8609" w14:textId="77777777" w:rsidR="00D04942" w:rsidRDefault="00D04942" w:rsidP="0080100E"/>
    <w:p w14:paraId="3154D2A6" w14:textId="77777777" w:rsidR="00D04942" w:rsidRDefault="00D04942" w:rsidP="0080100E"/>
    <w:p w14:paraId="1E21F9CE" w14:textId="77777777" w:rsidR="00D04942" w:rsidRDefault="00D04942" w:rsidP="0080100E"/>
    <w:p w14:paraId="187922F7" w14:textId="77777777" w:rsidR="00D04942" w:rsidRDefault="00D04942" w:rsidP="0080100E"/>
    <w:p w14:paraId="7A3F0A03" w14:textId="77777777" w:rsidR="00D04942" w:rsidRPr="00D04942" w:rsidRDefault="00D04942" w:rsidP="0080100E"/>
    <w:p w14:paraId="3321B369" w14:textId="77777777" w:rsidR="00DF3A09" w:rsidRDefault="00DF3A09" w:rsidP="0080100E">
      <w:pPr>
        <w:pStyle w:val="LocaleData"/>
      </w:pPr>
      <w:r>
        <w:t>Novo Hamburgo</w:t>
      </w:r>
    </w:p>
    <w:p w14:paraId="2EEC8D8D" w14:textId="2AD5D367" w:rsidR="00DF3A09" w:rsidRDefault="00DF3A09" w:rsidP="0080100E">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A170A0" w:rsidRDefault="00A170A0" w:rsidP="0080100E"/>
                          <w:p w14:paraId="0074EEEE" w14:textId="77777777" w:rsidR="00A170A0" w:rsidRDefault="00A170A0" w:rsidP="0080100E"/>
                          <w:p w14:paraId="20FED896" w14:textId="77777777" w:rsidR="00A170A0" w:rsidRDefault="00A170A0" w:rsidP="0080100E"/>
                          <w:p w14:paraId="6BC7A7D7" w14:textId="77777777" w:rsidR="00A170A0" w:rsidRDefault="00A170A0" w:rsidP="0080100E"/>
                          <w:p w14:paraId="657ED508" w14:textId="77777777" w:rsidR="00A170A0" w:rsidRDefault="00A170A0" w:rsidP="0080100E"/>
                          <w:p w14:paraId="4DBF881F" w14:textId="77777777" w:rsidR="00A170A0" w:rsidRDefault="00A170A0" w:rsidP="0080100E"/>
                          <w:p w14:paraId="47D5DC89" w14:textId="77777777" w:rsidR="00A170A0" w:rsidRDefault="00A170A0" w:rsidP="0080100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A170A0" w:rsidRDefault="00A170A0" w:rsidP="0080100E"/>
                    <w:p w14:paraId="0074EEEE" w14:textId="77777777" w:rsidR="00A170A0" w:rsidRDefault="00A170A0" w:rsidP="0080100E"/>
                    <w:p w14:paraId="20FED896" w14:textId="77777777" w:rsidR="00A170A0" w:rsidRDefault="00A170A0" w:rsidP="0080100E"/>
                    <w:p w14:paraId="6BC7A7D7" w14:textId="77777777" w:rsidR="00A170A0" w:rsidRDefault="00A170A0" w:rsidP="0080100E"/>
                    <w:p w14:paraId="657ED508" w14:textId="77777777" w:rsidR="00A170A0" w:rsidRDefault="00A170A0" w:rsidP="0080100E"/>
                    <w:p w14:paraId="4DBF881F" w14:textId="77777777" w:rsidR="00A170A0" w:rsidRDefault="00A170A0" w:rsidP="0080100E"/>
                    <w:p w14:paraId="47D5DC89" w14:textId="77777777" w:rsidR="00A170A0" w:rsidRDefault="00A170A0" w:rsidP="0080100E"/>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80100E">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80100E">
      <w:pPr>
        <w:pStyle w:val="CapaTexto2"/>
      </w:pPr>
      <w:r>
        <w:t>Trabalho de Conclusão de Curso</w:t>
      </w:r>
    </w:p>
    <w:p w14:paraId="061030AC" w14:textId="77777777" w:rsidR="008F2AE9" w:rsidRPr="00D04942" w:rsidRDefault="00D04942" w:rsidP="0080100E">
      <w:pPr>
        <w:pStyle w:val="CapaTexto2"/>
      </w:pPr>
      <w:r>
        <w:t>apresentado como requisito parcial</w:t>
      </w:r>
    </w:p>
    <w:p w14:paraId="3627E371" w14:textId="77777777" w:rsidR="008F2AE9" w:rsidRPr="00D04942" w:rsidRDefault="00D04942" w:rsidP="0080100E">
      <w:pPr>
        <w:pStyle w:val="CapaTexto2"/>
      </w:pPr>
      <w:r>
        <w:t>à obtenção do grau de Bacharel em</w:t>
      </w:r>
    </w:p>
    <w:p w14:paraId="334D3F4B" w14:textId="77777777" w:rsidR="00D04942" w:rsidRDefault="00307B26" w:rsidP="0080100E">
      <w:pPr>
        <w:pStyle w:val="CapaTexto2"/>
      </w:pPr>
      <w:r>
        <w:t>Nome do Curso</w:t>
      </w:r>
      <w:r w:rsidR="00D04942">
        <w:t xml:space="preserve"> pela </w:t>
      </w:r>
    </w:p>
    <w:p w14:paraId="3581E089" w14:textId="77777777" w:rsidR="008F2AE9" w:rsidRDefault="00D04942" w:rsidP="0080100E">
      <w:pPr>
        <w:pStyle w:val="CapaTexto2"/>
      </w:pPr>
      <w: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rsidP="0080100E">
      <w:pPr>
        <w:pStyle w:val="CapaTexto2"/>
      </w:pPr>
      <w:r>
        <w:t>Orientador: nome do professor orientador</w:t>
      </w:r>
    </w:p>
    <w:p w14:paraId="723174B5" w14:textId="77777777" w:rsidR="008F2AE9" w:rsidRDefault="008F2AE9" w:rsidP="0080100E">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rsidP="0080100E">
      <w:pPr>
        <w:pStyle w:val="LocaleData"/>
      </w:pPr>
      <w:r>
        <w:t>Novo Hamburgo</w:t>
      </w:r>
    </w:p>
    <w:p w14:paraId="1EAC21EF" w14:textId="4B673EDE" w:rsidR="008F2AE9" w:rsidRDefault="008F2AE9" w:rsidP="0080100E">
      <w:pPr>
        <w:pStyle w:val="LocaleData"/>
      </w:pPr>
      <w:r>
        <w:t>20</w:t>
      </w:r>
      <w:r w:rsidR="00DF3A09">
        <w:t>20</w:t>
      </w:r>
    </w:p>
    <w:p w14:paraId="138394EA" w14:textId="134329C5" w:rsidR="008F2AE9" w:rsidRDefault="008F2AE9" w:rsidP="0080100E"/>
    <w:p w14:paraId="12A62E28" w14:textId="0C4561DE" w:rsidR="0005036F" w:rsidRDefault="0005036F" w:rsidP="0080100E"/>
    <w:p w14:paraId="5CC83100" w14:textId="77777777" w:rsidR="0005036F" w:rsidRDefault="0005036F" w:rsidP="0080100E"/>
    <w:p w14:paraId="39F48EDA" w14:textId="77777777" w:rsidR="008F2AE9" w:rsidRDefault="008F2AE9" w:rsidP="0080100E"/>
    <w:p w14:paraId="761923B9" w14:textId="77777777" w:rsidR="008F2AE9" w:rsidRDefault="008F2AE9" w:rsidP="0080100E"/>
    <w:p w14:paraId="3D7C6AF1" w14:textId="77777777" w:rsidR="008F2AE9" w:rsidRDefault="008F2AE9" w:rsidP="0080100E"/>
    <w:p w14:paraId="691F6768" w14:textId="77777777" w:rsidR="008F2AE9" w:rsidRDefault="008F2AE9" w:rsidP="0080100E">
      <w:pPr>
        <w:pStyle w:val="TtuloAgradecimento"/>
      </w:pPr>
      <w:r>
        <w:t>Agradecimentos</w:t>
      </w:r>
    </w:p>
    <w:p w14:paraId="74CEE209" w14:textId="77777777" w:rsidR="008F2AE9" w:rsidRDefault="008F2AE9" w:rsidP="0080100E">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rsidP="0080100E">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rsidP="0080100E">
      <w:pPr>
        <w:pStyle w:val="TextodeAgradecimento"/>
      </w:pPr>
      <w:r>
        <w:t>Enfim, os demais agradecimentos que o aluno desejar fazer.</w:t>
      </w:r>
    </w:p>
    <w:p w14:paraId="24969CA7" w14:textId="77777777" w:rsidR="008F2AE9" w:rsidRDefault="008F2AE9" w:rsidP="0080100E">
      <w:pPr>
        <w:pStyle w:val="TextodeAgradecimento"/>
      </w:pPr>
    </w:p>
    <w:p w14:paraId="410476EE" w14:textId="77777777" w:rsidR="008F2AE9" w:rsidRDefault="008F2AE9" w:rsidP="0080100E">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80100E">
      <w:pPr>
        <w:pStyle w:val="Ttulo0"/>
      </w:pPr>
      <w:r w:rsidRPr="000964B3">
        <w:lastRenderedPageBreak/>
        <w:t>Resumo</w:t>
      </w:r>
    </w:p>
    <w:p w14:paraId="0DE9B870" w14:textId="2EB88EED" w:rsidR="008F2AE9" w:rsidRDefault="003409B7" w:rsidP="0080100E">
      <w:pPr>
        <w:pStyle w:val="TextodoResumo"/>
      </w:pPr>
      <w:r w:rsidRPr="003409B7">
        <w:t>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e até mesmo na seleção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pelo usuário.</w:t>
      </w:r>
    </w:p>
    <w:p w14:paraId="5A554FBE" w14:textId="77777777" w:rsidR="008F2AE9" w:rsidRDefault="008F2AE9" w:rsidP="0080100E"/>
    <w:p w14:paraId="15E10890" w14:textId="77777777" w:rsidR="008F2AE9" w:rsidRDefault="008F2AE9" w:rsidP="0080100E"/>
    <w:p w14:paraId="57272C47" w14:textId="796AEB87" w:rsidR="008F2AE9" w:rsidRDefault="008F2AE9" w:rsidP="0080100E">
      <w:pPr>
        <w:pStyle w:val="Palavras-chave"/>
      </w:pPr>
      <w:proofErr w:type="spellStart"/>
      <w:r w:rsidRPr="002B6B6F">
        <w:rPr>
          <w:lang w:val="en-US"/>
        </w:rPr>
        <w:t>Palavras-chave</w:t>
      </w:r>
      <w:proofErr w:type="spellEnd"/>
      <w:r w:rsidRPr="002B6B6F">
        <w:rPr>
          <w:lang w:val="en-US"/>
        </w:rPr>
        <w:t>:</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80100E">
      <w:pPr>
        <w:pStyle w:val="Ttulo0"/>
      </w:pPr>
      <w:r>
        <w:lastRenderedPageBreak/>
        <w:t>Abstract</w:t>
      </w:r>
    </w:p>
    <w:p w14:paraId="1D988098" w14:textId="77777777" w:rsidR="008F2AE9" w:rsidRDefault="008F2AE9" w:rsidP="0080100E">
      <w:pPr>
        <w:pStyle w:val="TextodoResumo"/>
      </w:pPr>
      <w:r>
        <w:t>Tradução do Resumo para a língua inglesa.</w:t>
      </w:r>
    </w:p>
    <w:p w14:paraId="7E8A0422" w14:textId="77777777" w:rsidR="008F2AE9" w:rsidRDefault="008F2AE9" w:rsidP="0080100E"/>
    <w:p w14:paraId="0FCD800B" w14:textId="77777777" w:rsidR="008F2AE9" w:rsidRDefault="008F2AE9" w:rsidP="0080100E"/>
    <w:p w14:paraId="59B5EADB" w14:textId="77777777" w:rsidR="008F2AE9" w:rsidRDefault="008F2AE9" w:rsidP="0080100E">
      <w:pPr>
        <w:pStyle w:val="Palavras-chave"/>
      </w:pPr>
      <w:r>
        <w:t>Keywords: tradução das palavras-chave para a língua inglesa.</w:t>
      </w:r>
    </w:p>
    <w:p w14:paraId="32FFAAA0" w14:textId="77777777" w:rsidR="008F2AE9" w:rsidRDefault="008F2AE9" w:rsidP="0080100E"/>
    <w:p w14:paraId="15419884" w14:textId="77777777" w:rsidR="008F2AE9" w:rsidRDefault="008F2AE9" w:rsidP="0080100E">
      <w:pPr>
        <w:pStyle w:val="Ttulo0"/>
      </w:pPr>
      <w:r>
        <w:lastRenderedPageBreak/>
        <w:t>Lista de Figuras</w:t>
      </w:r>
    </w:p>
    <w:p w14:paraId="573A849B" w14:textId="54B4DAA2" w:rsidR="00917C1D" w:rsidRDefault="002E2086">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1243219" w:history="1">
        <w:r w:rsidR="00917C1D" w:rsidRPr="00646CDC">
          <w:rPr>
            <w:rStyle w:val="Hyperlink"/>
          </w:rPr>
          <w:t>Figura 1 - Motor avançado de busca da ACM (próprio, 2020)</w:t>
        </w:r>
        <w:r w:rsidR="00917C1D">
          <w:rPr>
            <w:webHidden/>
          </w:rPr>
          <w:tab/>
        </w:r>
        <w:r w:rsidR="00917C1D">
          <w:rPr>
            <w:webHidden/>
          </w:rPr>
          <w:fldChar w:fldCharType="begin"/>
        </w:r>
        <w:r w:rsidR="00917C1D">
          <w:rPr>
            <w:webHidden/>
          </w:rPr>
          <w:instrText xml:space="preserve"> PAGEREF _Toc41243219 \h </w:instrText>
        </w:r>
        <w:r w:rsidR="00917C1D">
          <w:rPr>
            <w:webHidden/>
          </w:rPr>
        </w:r>
        <w:r w:rsidR="00917C1D">
          <w:rPr>
            <w:webHidden/>
          </w:rPr>
          <w:fldChar w:fldCharType="separate"/>
        </w:r>
        <w:r w:rsidR="00917C1D">
          <w:rPr>
            <w:webHidden/>
          </w:rPr>
          <w:t>18</w:t>
        </w:r>
        <w:r w:rsidR="00917C1D">
          <w:rPr>
            <w:webHidden/>
          </w:rPr>
          <w:fldChar w:fldCharType="end"/>
        </w:r>
      </w:hyperlink>
    </w:p>
    <w:p w14:paraId="7AFE13D5" w14:textId="557554FB" w:rsidR="00917C1D" w:rsidRDefault="00A170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0" w:history="1">
        <w:r w:rsidR="00917C1D" w:rsidRPr="00646CDC">
          <w:rPr>
            <w:rStyle w:val="Hyperlink"/>
          </w:rPr>
          <w:t>Figura 2 - Resultado de busca dos proceedings no motor de busca da ACM (próprio, 2020)</w:t>
        </w:r>
        <w:r w:rsidR="00917C1D">
          <w:rPr>
            <w:webHidden/>
          </w:rPr>
          <w:tab/>
        </w:r>
        <w:r w:rsidR="00917C1D">
          <w:rPr>
            <w:webHidden/>
          </w:rPr>
          <w:fldChar w:fldCharType="begin"/>
        </w:r>
        <w:r w:rsidR="00917C1D">
          <w:rPr>
            <w:webHidden/>
          </w:rPr>
          <w:instrText xml:space="preserve"> PAGEREF _Toc41243220 \h </w:instrText>
        </w:r>
        <w:r w:rsidR="00917C1D">
          <w:rPr>
            <w:webHidden/>
          </w:rPr>
        </w:r>
        <w:r w:rsidR="00917C1D">
          <w:rPr>
            <w:webHidden/>
          </w:rPr>
          <w:fldChar w:fldCharType="separate"/>
        </w:r>
        <w:r w:rsidR="00917C1D">
          <w:rPr>
            <w:webHidden/>
          </w:rPr>
          <w:t>19</w:t>
        </w:r>
        <w:r w:rsidR="00917C1D">
          <w:rPr>
            <w:webHidden/>
          </w:rPr>
          <w:fldChar w:fldCharType="end"/>
        </w:r>
      </w:hyperlink>
    </w:p>
    <w:p w14:paraId="004BD74E" w14:textId="6488BD6E" w:rsidR="00917C1D" w:rsidRDefault="00A170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1" w:history="1">
        <w:r w:rsidR="00917C1D" w:rsidRPr="00646CDC">
          <w:rPr>
            <w:rStyle w:val="Hyperlink"/>
          </w:rPr>
          <w:t>Figura 3 - Resultado de busca dos journals no motor de busca da ACM (próprio, 2020)</w:t>
        </w:r>
        <w:r w:rsidR="00917C1D">
          <w:rPr>
            <w:webHidden/>
          </w:rPr>
          <w:tab/>
        </w:r>
        <w:r w:rsidR="00917C1D">
          <w:rPr>
            <w:webHidden/>
          </w:rPr>
          <w:fldChar w:fldCharType="begin"/>
        </w:r>
        <w:r w:rsidR="00917C1D">
          <w:rPr>
            <w:webHidden/>
          </w:rPr>
          <w:instrText xml:space="preserve"> PAGEREF _Toc41243221 \h </w:instrText>
        </w:r>
        <w:r w:rsidR="00917C1D">
          <w:rPr>
            <w:webHidden/>
          </w:rPr>
        </w:r>
        <w:r w:rsidR="00917C1D">
          <w:rPr>
            <w:webHidden/>
          </w:rPr>
          <w:fldChar w:fldCharType="separate"/>
        </w:r>
        <w:r w:rsidR="00917C1D">
          <w:rPr>
            <w:webHidden/>
          </w:rPr>
          <w:t>19</w:t>
        </w:r>
        <w:r w:rsidR="00917C1D">
          <w:rPr>
            <w:webHidden/>
          </w:rPr>
          <w:fldChar w:fldCharType="end"/>
        </w:r>
      </w:hyperlink>
    </w:p>
    <w:p w14:paraId="788F87CD" w14:textId="19D37B00" w:rsidR="00917C1D" w:rsidRDefault="00A170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2" w:history="1">
        <w:r w:rsidR="00917C1D" w:rsidRPr="00646CDC">
          <w:rPr>
            <w:rStyle w:val="Hyperlink"/>
          </w:rPr>
          <w:t>Figura 4 - Etapas realizadas para filtrar os trabalhos encontrados no motor de busca da ACM (próprio, 2020)</w:t>
        </w:r>
        <w:r w:rsidR="00917C1D">
          <w:rPr>
            <w:webHidden/>
          </w:rPr>
          <w:tab/>
        </w:r>
        <w:r w:rsidR="00917C1D">
          <w:rPr>
            <w:webHidden/>
          </w:rPr>
          <w:fldChar w:fldCharType="begin"/>
        </w:r>
        <w:r w:rsidR="00917C1D">
          <w:rPr>
            <w:webHidden/>
          </w:rPr>
          <w:instrText xml:space="preserve"> PAGEREF _Toc41243222 \h </w:instrText>
        </w:r>
        <w:r w:rsidR="00917C1D">
          <w:rPr>
            <w:webHidden/>
          </w:rPr>
        </w:r>
        <w:r w:rsidR="00917C1D">
          <w:rPr>
            <w:webHidden/>
          </w:rPr>
          <w:fldChar w:fldCharType="separate"/>
        </w:r>
        <w:r w:rsidR="00917C1D">
          <w:rPr>
            <w:webHidden/>
          </w:rPr>
          <w:t>20</w:t>
        </w:r>
        <w:r w:rsidR="00917C1D">
          <w:rPr>
            <w:webHidden/>
          </w:rPr>
          <w:fldChar w:fldCharType="end"/>
        </w:r>
      </w:hyperlink>
    </w:p>
    <w:p w14:paraId="3559B3B8" w14:textId="664D403B" w:rsidR="00917C1D" w:rsidRDefault="00A170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3" w:history="1">
        <w:r w:rsidR="00917C1D" w:rsidRPr="00646CDC">
          <w:rPr>
            <w:rStyle w:val="Hyperlink"/>
          </w:rPr>
          <w:t>Figura 5 - Filtro em cima dos trabalhos selecionados através do resumo (próprio, 2020)</w:t>
        </w:r>
        <w:r w:rsidR="00917C1D">
          <w:rPr>
            <w:webHidden/>
          </w:rPr>
          <w:tab/>
        </w:r>
        <w:r w:rsidR="00917C1D">
          <w:rPr>
            <w:webHidden/>
          </w:rPr>
          <w:fldChar w:fldCharType="begin"/>
        </w:r>
        <w:r w:rsidR="00917C1D">
          <w:rPr>
            <w:webHidden/>
          </w:rPr>
          <w:instrText xml:space="preserve"> PAGEREF _Toc41243223 \h </w:instrText>
        </w:r>
        <w:r w:rsidR="00917C1D">
          <w:rPr>
            <w:webHidden/>
          </w:rPr>
        </w:r>
        <w:r w:rsidR="00917C1D">
          <w:rPr>
            <w:webHidden/>
          </w:rPr>
          <w:fldChar w:fldCharType="separate"/>
        </w:r>
        <w:r w:rsidR="00917C1D">
          <w:rPr>
            <w:webHidden/>
          </w:rPr>
          <w:t>20</w:t>
        </w:r>
        <w:r w:rsidR="00917C1D">
          <w:rPr>
            <w:webHidden/>
          </w:rPr>
          <w:fldChar w:fldCharType="end"/>
        </w:r>
      </w:hyperlink>
    </w:p>
    <w:p w14:paraId="4D505F74" w14:textId="51F21318" w:rsidR="00917C1D" w:rsidRDefault="00A170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4" w:history="1">
        <w:r w:rsidR="00917C1D" w:rsidRPr="00646CDC">
          <w:rPr>
            <w:rStyle w:val="Hyperlink"/>
          </w:rPr>
          <w:t>Figura 6 - Procedimento de filtro realizado baseado nos trabalhos encontrados no motor de busca da ACM (próprio, 2020)</w:t>
        </w:r>
        <w:r w:rsidR="00917C1D">
          <w:rPr>
            <w:webHidden/>
          </w:rPr>
          <w:tab/>
        </w:r>
        <w:r w:rsidR="00917C1D">
          <w:rPr>
            <w:webHidden/>
          </w:rPr>
          <w:fldChar w:fldCharType="begin"/>
        </w:r>
        <w:r w:rsidR="00917C1D">
          <w:rPr>
            <w:webHidden/>
          </w:rPr>
          <w:instrText xml:space="preserve"> PAGEREF _Toc41243224 \h </w:instrText>
        </w:r>
        <w:r w:rsidR="00917C1D">
          <w:rPr>
            <w:webHidden/>
          </w:rPr>
        </w:r>
        <w:r w:rsidR="00917C1D">
          <w:rPr>
            <w:webHidden/>
          </w:rPr>
          <w:fldChar w:fldCharType="separate"/>
        </w:r>
        <w:r w:rsidR="00917C1D">
          <w:rPr>
            <w:webHidden/>
          </w:rPr>
          <w:t>21</w:t>
        </w:r>
        <w:r w:rsidR="00917C1D">
          <w:rPr>
            <w:webHidden/>
          </w:rPr>
          <w:fldChar w:fldCharType="end"/>
        </w:r>
      </w:hyperlink>
    </w:p>
    <w:p w14:paraId="77AC117D" w14:textId="4ED3507E" w:rsidR="008F2AE9" w:rsidRDefault="002E2086" w:rsidP="00917C1D">
      <w:pPr>
        <w:pStyle w:val="Rodap"/>
      </w:pPr>
      <w:r>
        <w:fldChar w:fldCharType="end"/>
      </w:r>
    </w:p>
    <w:p w14:paraId="1F27E29F" w14:textId="77777777" w:rsidR="008F2AE9" w:rsidRDefault="008F2AE9" w:rsidP="0080100E">
      <w:pPr>
        <w:pStyle w:val="Ttulo0"/>
      </w:pPr>
      <w:r>
        <w:lastRenderedPageBreak/>
        <w:t>Lista de Tabelas</w:t>
      </w:r>
    </w:p>
    <w:p w14:paraId="70943750" w14:textId="0E1C6F25" w:rsidR="00B352F0" w:rsidRDefault="00F135CF">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Table" </w:instrText>
      </w:r>
      <w:r>
        <w:fldChar w:fldCharType="separate"/>
      </w:r>
      <w:hyperlink w:anchor="_Toc41243154" w:history="1">
        <w:r w:rsidR="00B352F0" w:rsidRPr="00694BA2">
          <w:rPr>
            <w:rStyle w:val="Hyperlink"/>
          </w:rPr>
          <w:t>Table 1 Relação das funcionalidades desenvolvidas em cada artigo revisado (próprio, 2020)</w:t>
        </w:r>
        <w:r w:rsidR="00B352F0">
          <w:rPr>
            <w:webHidden/>
          </w:rPr>
          <w:tab/>
        </w:r>
        <w:r w:rsidR="00B352F0">
          <w:rPr>
            <w:webHidden/>
          </w:rPr>
          <w:fldChar w:fldCharType="begin"/>
        </w:r>
        <w:r w:rsidR="00B352F0">
          <w:rPr>
            <w:webHidden/>
          </w:rPr>
          <w:instrText xml:space="preserve"> PAGEREF _Toc41243154 \h </w:instrText>
        </w:r>
        <w:r w:rsidR="00B352F0">
          <w:rPr>
            <w:webHidden/>
          </w:rPr>
        </w:r>
        <w:r w:rsidR="00B352F0">
          <w:rPr>
            <w:webHidden/>
          </w:rPr>
          <w:fldChar w:fldCharType="separate"/>
        </w:r>
        <w:r w:rsidR="00B352F0">
          <w:rPr>
            <w:webHidden/>
          </w:rPr>
          <w:t>27</w:t>
        </w:r>
        <w:r w:rsidR="00B352F0">
          <w:rPr>
            <w:webHidden/>
          </w:rPr>
          <w:fldChar w:fldCharType="end"/>
        </w:r>
      </w:hyperlink>
    </w:p>
    <w:p w14:paraId="1B83C857" w14:textId="011AF6FF" w:rsidR="008F2AE9" w:rsidRDefault="00F135CF" w:rsidP="00F135CF">
      <w:pPr>
        <w:pStyle w:val="ndicedeilustraes"/>
      </w:pPr>
      <w:r>
        <w:fldChar w:fldCharType="end"/>
      </w:r>
    </w:p>
    <w:p w14:paraId="29A964A2" w14:textId="77777777" w:rsidR="008F2AE9" w:rsidRDefault="008F2AE9" w:rsidP="0080100E">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14:paraId="35F9BBCB" w14:textId="77777777">
        <w:tc>
          <w:tcPr>
            <w:tcW w:w="1296" w:type="dxa"/>
          </w:tcPr>
          <w:p w14:paraId="62866913" w14:textId="77777777" w:rsidR="008F2AE9" w:rsidRDefault="008F2AE9" w:rsidP="0080100E">
            <w:pPr>
              <w:pStyle w:val="Remissivo1"/>
              <w:rPr>
                <w:lang w:val="en-US"/>
              </w:rPr>
            </w:pPr>
            <w:r>
              <w:rPr>
                <w:lang w:val="en-US"/>
              </w:rPr>
              <w:t>BSC</w:t>
            </w:r>
          </w:p>
        </w:tc>
        <w:tc>
          <w:tcPr>
            <w:tcW w:w="7992" w:type="dxa"/>
          </w:tcPr>
          <w:p w14:paraId="5979F004" w14:textId="77777777" w:rsidR="008F2AE9" w:rsidRDefault="008F2AE9" w:rsidP="0080100E">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rsidP="0080100E">
            <w:pPr>
              <w:pStyle w:val="Remissivo1"/>
            </w:pPr>
            <w:r>
              <w:t>CAPF</w:t>
            </w:r>
          </w:p>
        </w:tc>
        <w:tc>
          <w:tcPr>
            <w:tcW w:w="7992" w:type="dxa"/>
          </w:tcPr>
          <w:p w14:paraId="2C4A6402" w14:textId="77777777" w:rsidR="008F2AE9" w:rsidRDefault="008F2AE9" w:rsidP="0080100E">
            <w:pPr>
              <w:pStyle w:val="Remissivo1"/>
              <w:rPr>
                <w:b/>
              </w:rPr>
            </w:pPr>
            <w:r>
              <w:t>Custo Anual por Funcionário</w:t>
            </w:r>
          </w:p>
        </w:tc>
      </w:tr>
      <w:tr w:rsidR="008F2AE9" w14:paraId="17595D14" w14:textId="77777777">
        <w:tc>
          <w:tcPr>
            <w:tcW w:w="1296" w:type="dxa"/>
          </w:tcPr>
          <w:p w14:paraId="3028E597" w14:textId="77777777" w:rsidR="008F2AE9" w:rsidRDefault="008F2AE9" w:rsidP="0080100E">
            <w:pPr>
              <w:pStyle w:val="Remissivo1"/>
            </w:pPr>
            <w:r>
              <w:t>CAPT</w:t>
            </w:r>
          </w:p>
        </w:tc>
        <w:tc>
          <w:tcPr>
            <w:tcW w:w="7992" w:type="dxa"/>
          </w:tcPr>
          <w:p w14:paraId="2BFCABD9" w14:textId="77777777" w:rsidR="008F2AE9" w:rsidRDefault="008F2AE9" w:rsidP="0080100E">
            <w:pPr>
              <w:pStyle w:val="Remissivo1"/>
              <w:rPr>
                <w:b/>
              </w:rPr>
            </w:pPr>
            <w:r>
              <w:t>Custo Anual por Teclado</w:t>
            </w:r>
          </w:p>
        </w:tc>
      </w:tr>
      <w:tr w:rsidR="008F2AE9" w14:paraId="3F32C7C2" w14:textId="77777777">
        <w:tc>
          <w:tcPr>
            <w:tcW w:w="1296" w:type="dxa"/>
          </w:tcPr>
          <w:p w14:paraId="5A549969" w14:textId="77777777" w:rsidR="008F2AE9" w:rsidRDefault="008F2AE9" w:rsidP="0080100E">
            <w:pPr>
              <w:pStyle w:val="Remissivo1"/>
            </w:pPr>
            <w:r>
              <w:t>CAPU</w:t>
            </w:r>
          </w:p>
        </w:tc>
        <w:tc>
          <w:tcPr>
            <w:tcW w:w="7992" w:type="dxa"/>
          </w:tcPr>
          <w:p w14:paraId="7A8E467B" w14:textId="77777777" w:rsidR="008F2AE9" w:rsidRDefault="008F2AE9" w:rsidP="0080100E">
            <w:pPr>
              <w:pStyle w:val="Remissivo1"/>
              <w:rPr>
                <w:b/>
              </w:rPr>
            </w:pPr>
            <w:r>
              <w:t>Custo Anual por Usuário</w:t>
            </w:r>
          </w:p>
        </w:tc>
      </w:tr>
      <w:tr w:rsidR="008F2AE9" w14:paraId="4E0BF4BE" w14:textId="77777777">
        <w:tc>
          <w:tcPr>
            <w:tcW w:w="1296" w:type="dxa"/>
          </w:tcPr>
          <w:p w14:paraId="1A2626AF" w14:textId="77777777" w:rsidR="008F2AE9" w:rsidRDefault="008F2AE9" w:rsidP="0080100E">
            <w:pPr>
              <w:pStyle w:val="Remissivo1"/>
              <w:rPr>
                <w:lang w:val="en-US"/>
              </w:rPr>
            </w:pPr>
            <w:r>
              <w:rPr>
                <w:lang w:val="en-US"/>
              </w:rPr>
              <w:t>CEO</w:t>
            </w:r>
          </w:p>
        </w:tc>
        <w:tc>
          <w:tcPr>
            <w:tcW w:w="7992" w:type="dxa"/>
          </w:tcPr>
          <w:p w14:paraId="44A6CCCF" w14:textId="77777777" w:rsidR="008F2AE9" w:rsidRDefault="008F2AE9" w:rsidP="0080100E">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rsidP="0080100E">
            <w:pPr>
              <w:pStyle w:val="Remissivo1"/>
            </w:pPr>
            <w:r>
              <w:t>CIA/FVG</w:t>
            </w:r>
          </w:p>
        </w:tc>
        <w:tc>
          <w:tcPr>
            <w:tcW w:w="7992" w:type="dxa"/>
          </w:tcPr>
          <w:p w14:paraId="44EE4AE9" w14:textId="77777777" w:rsidR="008F2AE9" w:rsidRDefault="008F2AE9" w:rsidP="0080100E">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rsidP="0080100E">
            <w:pPr>
              <w:pStyle w:val="Remissivo1"/>
              <w:rPr>
                <w:lang w:val="en-US"/>
              </w:rPr>
            </w:pPr>
            <w:r>
              <w:rPr>
                <w:lang w:val="en-US"/>
              </w:rPr>
              <w:t>CIO</w:t>
            </w:r>
          </w:p>
        </w:tc>
        <w:tc>
          <w:tcPr>
            <w:tcW w:w="7992" w:type="dxa"/>
          </w:tcPr>
          <w:p w14:paraId="540CC11F" w14:textId="77777777" w:rsidR="008F2AE9" w:rsidRDefault="008F2AE9" w:rsidP="0080100E">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rsidP="0080100E">
            <w:pPr>
              <w:pStyle w:val="Remissivo1"/>
              <w:rPr>
                <w:lang w:val="en-US"/>
              </w:rPr>
            </w:pPr>
            <w:r>
              <w:rPr>
                <w:lang w:val="en-US"/>
              </w:rPr>
              <w:t>CO</w:t>
            </w:r>
          </w:p>
        </w:tc>
        <w:tc>
          <w:tcPr>
            <w:tcW w:w="7992" w:type="dxa"/>
          </w:tcPr>
          <w:p w14:paraId="1D62AEB3" w14:textId="77777777" w:rsidR="008F2AE9" w:rsidRDefault="008F2AE9" w:rsidP="0080100E">
            <w:pPr>
              <w:pStyle w:val="Remissivo1"/>
              <w:rPr>
                <w:b/>
                <w:lang w:val="en-US"/>
              </w:rPr>
            </w:pPr>
            <w:r>
              <w:rPr>
                <w:lang w:val="en-US"/>
              </w:rPr>
              <w:t>Contexto Organizacional</w:t>
            </w:r>
          </w:p>
        </w:tc>
      </w:tr>
      <w:tr w:rsidR="008F2AE9" w:rsidRPr="000A3B00" w14:paraId="51A3FD37" w14:textId="77777777">
        <w:tc>
          <w:tcPr>
            <w:tcW w:w="1296" w:type="dxa"/>
          </w:tcPr>
          <w:p w14:paraId="15F16B4C" w14:textId="77777777" w:rsidR="008F2AE9" w:rsidRDefault="008F2AE9" w:rsidP="0080100E">
            <w:pPr>
              <w:pStyle w:val="Remissivo1"/>
              <w:rPr>
                <w:lang w:val="en-US"/>
              </w:rPr>
            </w:pPr>
            <w:r>
              <w:rPr>
                <w:lang w:val="en-US"/>
              </w:rPr>
              <w:t>COBIT</w:t>
            </w:r>
          </w:p>
        </w:tc>
        <w:tc>
          <w:tcPr>
            <w:tcW w:w="7992" w:type="dxa"/>
          </w:tcPr>
          <w:p w14:paraId="69ADF52F" w14:textId="77777777" w:rsidR="008F2AE9" w:rsidRDefault="008F2AE9" w:rsidP="0080100E">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rsidP="0080100E">
            <w:pPr>
              <w:pStyle w:val="Remissivo1"/>
              <w:rPr>
                <w:lang w:val="en-US"/>
              </w:rPr>
            </w:pPr>
            <w:r>
              <w:rPr>
                <w:lang w:val="en-US"/>
              </w:rPr>
              <w:t>ERP</w:t>
            </w:r>
          </w:p>
        </w:tc>
        <w:tc>
          <w:tcPr>
            <w:tcW w:w="7992" w:type="dxa"/>
          </w:tcPr>
          <w:p w14:paraId="0362779A" w14:textId="77777777" w:rsidR="008F2AE9" w:rsidRDefault="008F2AE9" w:rsidP="0080100E">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rsidP="0080100E">
            <w:pPr>
              <w:pStyle w:val="Remissivo1"/>
            </w:pPr>
            <w:r>
              <w:t>FCS</w:t>
            </w:r>
          </w:p>
        </w:tc>
        <w:tc>
          <w:tcPr>
            <w:tcW w:w="7992" w:type="dxa"/>
          </w:tcPr>
          <w:p w14:paraId="7236EEB0" w14:textId="77777777" w:rsidR="008F2AE9" w:rsidRDefault="008F2AE9" w:rsidP="0080100E">
            <w:pPr>
              <w:pStyle w:val="Remissivo1"/>
              <w:rPr>
                <w:b/>
              </w:rPr>
            </w:pPr>
            <w:r>
              <w:t>Fatores Críticos de Sucesso</w:t>
            </w:r>
          </w:p>
        </w:tc>
      </w:tr>
      <w:tr w:rsidR="008F2AE9" w14:paraId="400A724E" w14:textId="77777777">
        <w:tc>
          <w:tcPr>
            <w:tcW w:w="1296" w:type="dxa"/>
          </w:tcPr>
          <w:p w14:paraId="1BED269F" w14:textId="77777777" w:rsidR="008F2AE9" w:rsidRDefault="008F2AE9" w:rsidP="0080100E">
            <w:pPr>
              <w:pStyle w:val="Remissivo1"/>
            </w:pPr>
            <w:r>
              <w:t>FGV</w:t>
            </w:r>
          </w:p>
        </w:tc>
        <w:tc>
          <w:tcPr>
            <w:tcW w:w="7992" w:type="dxa"/>
          </w:tcPr>
          <w:p w14:paraId="73EF57DB" w14:textId="77777777" w:rsidR="008F2AE9" w:rsidRDefault="008F2AE9" w:rsidP="0080100E">
            <w:pPr>
              <w:pStyle w:val="Remissivo1"/>
              <w:rPr>
                <w:b/>
              </w:rPr>
            </w:pPr>
            <w:r>
              <w:t>Fundação Getúlio Vargas</w:t>
            </w:r>
          </w:p>
        </w:tc>
      </w:tr>
      <w:tr w:rsidR="008F2AE9" w:rsidRPr="000A3B00" w14:paraId="66684C4D" w14:textId="77777777">
        <w:tc>
          <w:tcPr>
            <w:tcW w:w="1296" w:type="dxa"/>
          </w:tcPr>
          <w:p w14:paraId="6BCFFD04" w14:textId="77777777" w:rsidR="008F2AE9" w:rsidRDefault="008F2AE9" w:rsidP="0080100E">
            <w:pPr>
              <w:pStyle w:val="Remissivo1"/>
              <w:rPr>
                <w:lang w:val="en-US"/>
              </w:rPr>
            </w:pPr>
            <w:r>
              <w:rPr>
                <w:lang w:val="en-US"/>
              </w:rPr>
              <w:t>ISACA</w:t>
            </w:r>
          </w:p>
        </w:tc>
        <w:tc>
          <w:tcPr>
            <w:tcW w:w="7992" w:type="dxa"/>
          </w:tcPr>
          <w:p w14:paraId="252A64C3" w14:textId="77777777" w:rsidR="008F2AE9" w:rsidRDefault="008F2AE9" w:rsidP="0080100E">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rsidP="0080100E">
            <w:pPr>
              <w:pStyle w:val="Remissivo1"/>
              <w:rPr>
                <w:lang w:val="en-US"/>
              </w:rPr>
            </w:pPr>
            <w:r>
              <w:rPr>
                <w:lang w:val="en-US"/>
              </w:rPr>
              <w:t>MIT</w:t>
            </w:r>
          </w:p>
        </w:tc>
        <w:tc>
          <w:tcPr>
            <w:tcW w:w="7992" w:type="dxa"/>
          </w:tcPr>
          <w:p w14:paraId="329C07FB" w14:textId="77777777" w:rsidR="008F2AE9" w:rsidRDefault="008F2AE9" w:rsidP="0080100E">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rsidP="0080100E">
            <w:pPr>
              <w:pStyle w:val="Remissivo1"/>
            </w:pPr>
            <w:r>
              <w:t>PEE</w:t>
            </w:r>
          </w:p>
        </w:tc>
        <w:tc>
          <w:tcPr>
            <w:tcW w:w="7992" w:type="dxa"/>
          </w:tcPr>
          <w:p w14:paraId="4312CD06" w14:textId="77777777" w:rsidR="008F2AE9" w:rsidRDefault="008F2AE9" w:rsidP="0080100E">
            <w:pPr>
              <w:pStyle w:val="Remissivo1"/>
              <w:rPr>
                <w:b/>
              </w:rPr>
            </w:pPr>
            <w:r>
              <w:t>Planejamento Estratégico Empresarial</w:t>
            </w:r>
          </w:p>
        </w:tc>
      </w:tr>
      <w:tr w:rsidR="008F2AE9" w14:paraId="07D0A05F" w14:textId="77777777">
        <w:tc>
          <w:tcPr>
            <w:tcW w:w="1296" w:type="dxa"/>
          </w:tcPr>
          <w:p w14:paraId="77A286BE" w14:textId="77777777" w:rsidR="008F2AE9" w:rsidRDefault="008F2AE9" w:rsidP="0080100E">
            <w:pPr>
              <w:pStyle w:val="Remissivo1"/>
            </w:pPr>
            <w:r>
              <w:t>PETI</w:t>
            </w:r>
          </w:p>
        </w:tc>
        <w:tc>
          <w:tcPr>
            <w:tcW w:w="7992" w:type="dxa"/>
          </w:tcPr>
          <w:p w14:paraId="31182F05" w14:textId="77777777" w:rsidR="008F2AE9" w:rsidRDefault="008F2AE9" w:rsidP="0080100E">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rsidP="0080100E">
            <w:pPr>
              <w:pStyle w:val="Remissivo1"/>
              <w:rPr>
                <w:lang w:val="en-US"/>
              </w:rPr>
            </w:pPr>
            <w:r>
              <w:rPr>
                <w:lang w:val="en-US"/>
              </w:rPr>
              <w:t>RH</w:t>
            </w:r>
          </w:p>
        </w:tc>
        <w:tc>
          <w:tcPr>
            <w:tcW w:w="7992" w:type="dxa"/>
          </w:tcPr>
          <w:p w14:paraId="7C604EB5" w14:textId="77777777" w:rsidR="008F2AE9" w:rsidRDefault="008F2AE9" w:rsidP="0080100E">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rsidP="0080100E">
            <w:pPr>
              <w:pStyle w:val="Remissivo1"/>
              <w:rPr>
                <w:lang w:val="en-US"/>
              </w:rPr>
            </w:pPr>
            <w:r>
              <w:rPr>
                <w:lang w:val="en-US"/>
              </w:rPr>
              <w:t>ROE</w:t>
            </w:r>
          </w:p>
        </w:tc>
        <w:tc>
          <w:tcPr>
            <w:tcW w:w="7992" w:type="dxa"/>
          </w:tcPr>
          <w:p w14:paraId="79044FE0" w14:textId="77777777" w:rsidR="008F2AE9" w:rsidRDefault="008F2AE9" w:rsidP="0080100E">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rsidP="0080100E">
            <w:pPr>
              <w:pStyle w:val="Remissivo1"/>
              <w:rPr>
                <w:lang w:val="en-US"/>
              </w:rPr>
            </w:pPr>
            <w:r>
              <w:rPr>
                <w:lang w:val="en-US"/>
              </w:rPr>
              <w:t>ROI</w:t>
            </w:r>
          </w:p>
        </w:tc>
        <w:tc>
          <w:tcPr>
            <w:tcW w:w="7992" w:type="dxa"/>
          </w:tcPr>
          <w:p w14:paraId="2CDCC31C" w14:textId="77777777" w:rsidR="008F2AE9" w:rsidRDefault="008F2AE9" w:rsidP="0080100E">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rsidP="0080100E">
            <w:pPr>
              <w:pStyle w:val="Remissivo1"/>
            </w:pPr>
            <w:r>
              <w:t>SI</w:t>
            </w:r>
          </w:p>
        </w:tc>
        <w:tc>
          <w:tcPr>
            <w:tcW w:w="7992" w:type="dxa"/>
          </w:tcPr>
          <w:p w14:paraId="18297EF9" w14:textId="77777777" w:rsidR="008F2AE9" w:rsidRDefault="008F2AE9" w:rsidP="0080100E">
            <w:pPr>
              <w:pStyle w:val="Remissivo1"/>
              <w:rPr>
                <w:b/>
              </w:rPr>
            </w:pPr>
            <w:r>
              <w:t>Sistemas de Informação</w:t>
            </w:r>
          </w:p>
        </w:tc>
      </w:tr>
      <w:tr w:rsidR="008F2AE9" w14:paraId="540B7986" w14:textId="77777777">
        <w:tc>
          <w:tcPr>
            <w:tcW w:w="1296" w:type="dxa"/>
          </w:tcPr>
          <w:p w14:paraId="05A404C9" w14:textId="77777777" w:rsidR="008F2AE9" w:rsidRDefault="008F2AE9" w:rsidP="0080100E">
            <w:pPr>
              <w:pStyle w:val="Remissivo1"/>
            </w:pPr>
            <w:r>
              <w:t>SLA</w:t>
            </w:r>
          </w:p>
        </w:tc>
        <w:tc>
          <w:tcPr>
            <w:tcW w:w="7992" w:type="dxa"/>
          </w:tcPr>
          <w:p w14:paraId="00583C3C" w14:textId="77777777" w:rsidR="008F2AE9" w:rsidRDefault="008F2AE9" w:rsidP="0080100E">
            <w:pPr>
              <w:pStyle w:val="Remissivo1"/>
              <w:rPr>
                <w:b/>
              </w:rPr>
            </w:pPr>
            <w:r>
              <w:t>Service Level Agreements</w:t>
            </w:r>
          </w:p>
        </w:tc>
      </w:tr>
      <w:tr w:rsidR="008F2AE9" w14:paraId="5A379AFF" w14:textId="77777777">
        <w:tc>
          <w:tcPr>
            <w:tcW w:w="1296" w:type="dxa"/>
          </w:tcPr>
          <w:p w14:paraId="5741FE91" w14:textId="77777777" w:rsidR="008F2AE9" w:rsidRDefault="008F2AE9" w:rsidP="0080100E">
            <w:pPr>
              <w:pStyle w:val="Remissivo1"/>
            </w:pPr>
            <w:r>
              <w:t>SLM</w:t>
            </w:r>
          </w:p>
        </w:tc>
        <w:tc>
          <w:tcPr>
            <w:tcW w:w="7992" w:type="dxa"/>
          </w:tcPr>
          <w:p w14:paraId="19CFF6B1" w14:textId="77777777" w:rsidR="008F2AE9" w:rsidRDefault="008F2AE9" w:rsidP="0080100E">
            <w:pPr>
              <w:pStyle w:val="Remissivo1"/>
              <w:rPr>
                <w:b/>
              </w:rPr>
            </w:pPr>
            <w:r>
              <w:t>Service Level Managements</w:t>
            </w:r>
          </w:p>
        </w:tc>
      </w:tr>
    </w:tbl>
    <w:p w14:paraId="22421968" w14:textId="77777777" w:rsidR="008F2AE9" w:rsidRDefault="008F2AE9" w:rsidP="0080100E"/>
    <w:p w14:paraId="5CD56C6B" w14:textId="77777777" w:rsidR="008F2AE9" w:rsidRDefault="008F2AE9" w:rsidP="0080100E">
      <w:pPr>
        <w:pStyle w:val="Ttulo0"/>
      </w:pPr>
      <w:r>
        <w:lastRenderedPageBreak/>
        <w:t>Sumário</w:t>
      </w:r>
    </w:p>
    <w:p w14:paraId="5D7F1B8A" w14:textId="40D81CBE" w:rsidR="0087722D" w:rsidRDefault="000C396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41243243" w:history="1">
        <w:r w:rsidR="0087722D" w:rsidRPr="0089753C">
          <w:rPr>
            <w:rStyle w:val="Hyperlink"/>
            <w:noProof/>
          </w:rPr>
          <w:t>1</w:t>
        </w:r>
        <w:r w:rsidR="0087722D">
          <w:rPr>
            <w:rFonts w:asciiTheme="minorHAnsi" w:eastAsiaTheme="minorEastAsia" w:hAnsiTheme="minorHAnsi" w:cstheme="minorBidi"/>
            <w:b w:val="0"/>
            <w:iCs w:val="0"/>
            <w:caps w:val="0"/>
            <w:noProof/>
            <w:color w:val="auto"/>
            <w:sz w:val="22"/>
            <w:szCs w:val="22"/>
            <w:lang w:eastAsia="pt-BR"/>
          </w:rPr>
          <w:tab/>
        </w:r>
        <w:r w:rsidR="0087722D" w:rsidRPr="0089753C">
          <w:rPr>
            <w:rStyle w:val="Hyperlink"/>
            <w:noProof/>
          </w:rPr>
          <w:t>Introdução</w:t>
        </w:r>
        <w:r w:rsidR="0087722D">
          <w:rPr>
            <w:noProof/>
            <w:webHidden/>
          </w:rPr>
          <w:tab/>
        </w:r>
        <w:r w:rsidR="0087722D">
          <w:rPr>
            <w:noProof/>
            <w:webHidden/>
          </w:rPr>
          <w:fldChar w:fldCharType="begin"/>
        </w:r>
        <w:r w:rsidR="0087722D">
          <w:rPr>
            <w:noProof/>
            <w:webHidden/>
          </w:rPr>
          <w:instrText xml:space="preserve"> PAGEREF _Toc41243243 \h </w:instrText>
        </w:r>
        <w:r w:rsidR="0087722D">
          <w:rPr>
            <w:noProof/>
            <w:webHidden/>
          </w:rPr>
        </w:r>
        <w:r w:rsidR="0087722D">
          <w:rPr>
            <w:noProof/>
            <w:webHidden/>
          </w:rPr>
          <w:fldChar w:fldCharType="separate"/>
        </w:r>
        <w:r w:rsidR="0087722D">
          <w:rPr>
            <w:noProof/>
            <w:webHidden/>
          </w:rPr>
          <w:t>11</w:t>
        </w:r>
        <w:r w:rsidR="0087722D">
          <w:rPr>
            <w:noProof/>
            <w:webHidden/>
          </w:rPr>
          <w:fldChar w:fldCharType="end"/>
        </w:r>
      </w:hyperlink>
    </w:p>
    <w:p w14:paraId="7050553F" w14:textId="3FF8A66A" w:rsidR="0087722D" w:rsidRDefault="00A170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44" w:history="1">
        <w:r w:rsidR="0087722D" w:rsidRPr="0089753C">
          <w:rPr>
            <w:rStyle w:val="Hyperlink"/>
            <w:noProof/>
          </w:rPr>
          <w:t>2</w:t>
        </w:r>
        <w:r w:rsidR="0087722D">
          <w:rPr>
            <w:rFonts w:asciiTheme="minorHAnsi" w:eastAsiaTheme="minorEastAsia" w:hAnsiTheme="minorHAnsi" w:cstheme="minorBidi"/>
            <w:b w:val="0"/>
            <w:iCs w:val="0"/>
            <w:caps w:val="0"/>
            <w:noProof/>
            <w:color w:val="auto"/>
            <w:sz w:val="22"/>
            <w:szCs w:val="22"/>
            <w:lang w:eastAsia="pt-BR"/>
          </w:rPr>
          <w:tab/>
        </w:r>
        <w:r w:rsidR="0087722D" w:rsidRPr="0089753C">
          <w:rPr>
            <w:rStyle w:val="Hyperlink"/>
            <w:noProof/>
          </w:rPr>
          <w:t>Sistemas de recomendação e contexto</w:t>
        </w:r>
        <w:r w:rsidR="0087722D">
          <w:rPr>
            <w:noProof/>
            <w:webHidden/>
          </w:rPr>
          <w:tab/>
        </w:r>
        <w:r w:rsidR="0087722D">
          <w:rPr>
            <w:noProof/>
            <w:webHidden/>
          </w:rPr>
          <w:fldChar w:fldCharType="begin"/>
        </w:r>
        <w:r w:rsidR="0087722D">
          <w:rPr>
            <w:noProof/>
            <w:webHidden/>
          </w:rPr>
          <w:instrText xml:space="preserve"> PAGEREF _Toc41243244 \h </w:instrText>
        </w:r>
        <w:r w:rsidR="0087722D">
          <w:rPr>
            <w:noProof/>
            <w:webHidden/>
          </w:rPr>
        </w:r>
        <w:r w:rsidR="0087722D">
          <w:rPr>
            <w:noProof/>
            <w:webHidden/>
          </w:rPr>
          <w:fldChar w:fldCharType="separate"/>
        </w:r>
        <w:r w:rsidR="0087722D">
          <w:rPr>
            <w:noProof/>
            <w:webHidden/>
          </w:rPr>
          <w:t>15</w:t>
        </w:r>
        <w:r w:rsidR="0087722D">
          <w:rPr>
            <w:noProof/>
            <w:webHidden/>
          </w:rPr>
          <w:fldChar w:fldCharType="end"/>
        </w:r>
      </w:hyperlink>
    </w:p>
    <w:p w14:paraId="54E3431A" w14:textId="1C7074AF"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45" w:history="1">
        <w:r w:rsidR="0087722D" w:rsidRPr="0089753C">
          <w:rPr>
            <w:rStyle w:val="Hyperlink"/>
          </w:rPr>
          <w:t>2.1</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Tipos de sistemas de recomendação</w:t>
        </w:r>
        <w:r w:rsidR="0087722D">
          <w:rPr>
            <w:webHidden/>
          </w:rPr>
          <w:tab/>
        </w:r>
        <w:r w:rsidR="0087722D">
          <w:rPr>
            <w:webHidden/>
          </w:rPr>
          <w:fldChar w:fldCharType="begin"/>
        </w:r>
        <w:r w:rsidR="0087722D">
          <w:rPr>
            <w:webHidden/>
          </w:rPr>
          <w:instrText xml:space="preserve"> PAGEREF _Toc41243245 \h </w:instrText>
        </w:r>
        <w:r w:rsidR="0087722D">
          <w:rPr>
            <w:webHidden/>
          </w:rPr>
        </w:r>
        <w:r w:rsidR="0087722D">
          <w:rPr>
            <w:webHidden/>
          </w:rPr>
          <w:fldChar w:fldCharType="separate"/>
        </w:r>
        <w:r w:rsidR="0087722D">
          <w:rPr>
            <w:webHidden/>
          </w:rPr>
          <w:t>15</w:t>
        </w:r>
        <w:r w:rsidR="0087722D">
          <w:rPr>
            <w:webHidden/>
          </w:rPr>
          <w:fldChar w:fldCharType="end"/>
        </w:r>
      </w:hyperlink>
    </w:p>
    <w:p w14:paraId="2D9227F8" w14:textId="6D64C750"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46" w:history="1">
        <w:r w:rsidR="0087722D" w:rsidRPr="0089753C">
          <w:rPr>
            <w:rStyle w:val="Hyperlink"/>
          </w:rPr>
          <w:t>2.1.1</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Sistemas de recomendação baseado em conteúdo</w:t>
        </w:r>
        <w:r w:rsidR="0087722D">
          <w:rPr>
            <w:webHidden/>
          </w:rPr>
          <w:tab/>
        </w:r>
        <w:r w:rsidR="0087722D">
          <w:rPr>
            <w:webHidden/>
          </w:rPr>
          <w:fldChar w:fldCharType="begin"/>
        </w:r>
        <w:r w:rsidR="0087722D">
          <w:rPr>
            <w:webHidden/>
          </w:rPr>
          <w:instrText xml:space="preserve"> PAGEREF _Toc41243246 \h </w:instrText>
        </w:r>
        <w:r w:rsidR="0087722D">
          <w:rPr>
            <w:webHidden/>
          </w:rPr>
        </w:r>
        <w:r w:rsidR="0087722D">
          <w:rPr>
            <w:webHidden/>
          </w:rPr>
          <w:fldChar w:fldCharType="separate"/>
        </w:r>
        <w:r w:rsidR="0087722D">
          <w:rPr>
            <w:webHidden/>
          </w:rPr>
          <w:t>15</w:t>
        </w:r>
        <w:r w:rsidR="0087722D">
          <w:rPr>
            <w:webHidden/>
          </w:rPr>
          <w:fldChar w:fldCharType="end"/>
        </w:r>
      </w:hyperlink>
    </w:p>
    <w:p w14:paraId="5B1421AB" w14:textId="68450D20"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47" w:history="1">
        <w:r w:rsidR="0087722D" w:rsidRPr="0089753C">
          <w:rPr>
            <w:rStyle w:val="Hyperlink"/>
          </w:rPr>
          <w:t>2.1.2</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Sistemas de recomendação colaborativo</w:t>
        </w:r>
        <w:r w:rsidR="0087722D">
          <w:rPr>
            <w:webHidden/>
          </w:rPr>
          <w:tab/>
        </w:r>
        <w:r w:rsidR="0087722D">
          <w:rPr>
            <w:webHidden/>
          </w:rPr>
          <w:fldChar w:fldCharType="begin"/>
        </w:r>
        <w:r w:rsidR="0087722D">
          <w:rPr>
            <w:webHidden/>
          </w:rPr>
          <w:instrText xml:space="preserve"> PAGEREF _Toc41243247 \h </w:instrText>
        </w:r>
        <w:r w:rsidR="0087722D">
          <w:rPr>
            <w:webHidden/>
          </w:rPr>
        </w:r>
        <w:r w:rsidR="0087722D">
          <w:rPr>
            <w:webHidden/>
          </w:rPr>
          <w:fldChar w:fldCharType="separate"/>
        </w:r>
        <w:r w:rsidR="0087722D">
          <w:rPr>
            <w:webHidden/>
          </w:rPr>
          <w:t>15</w:t>
        </w:r>
        <w:r w:rsidR="0087722D">
          <w:rPr>
            <w:webHidden/>
          </w:rPr>
          <w:fldChar w:fldCharType="end"/>
        </w:r>
      </w:hyperlink>
    </w:p>
    <w:p w14:paraId="2E5C8F63" w14:textId="123068C3"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48" w:history="1">
        <w:r w:rsidR="0087722D" w:rsidRPr="0089753C">
          <w:rPr>
            <w:rStyle w:val="Hyperlink"/>
          </w:rPr>
          <w:t>2.1.3</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Sistemas de recomendação baseado em aprendizado</w:t>
        </w:r>
        <w:r w:rsidR="0087722D">
          <w:rPr>
            <w:webHidden/>
          </w:rPr>
          <w:tab/>
        </w:r>
        <w:r w:rsidR="0087722D">
          <w:rPr>
            <w:webHidden/>
          </w:rPr>
          <w:fldChar w:fldCharType="begin"/>
        </w:r>
        <w:r w:rsidR="0087722D">
          <w:rPr>
            <w:webHidden/>
          </w:rPr>
          <w:instrText xml:space="preserve"> PAGEREF _Toc41243248 \h </w:instrText>
        </w:r>
        <w:r w:rsidR="0087722D">
          <w:rPr>
            <w:webHidden/>
          </w:rPr>
        </w:r>
        <w:r w:rsidR="0087722D">
          <w:rPr>
            <w:webHidden/>
          </w:rPr>
          <w:fldChar w:fldCharType="separate"/>
        </w:r>
        <w:r w:rsidR="0087722D">
          <w:rPr>
            <w:webHidden/>
          </w:rPr>
          <w:t>15</w:t>
        </w:r>
        <w:r w:rsidR="0087722D">
          <w:rPr>
            <w:webHidden/>
          </w:rPr>
          <w:fldChar w:fldCharType="end"/>
        </w:r>
      </w:hyperlink>
    </w:p>
    <w:p w14:paraId="2FF5A2E1" w14:textId="3CDA9E31"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49" w:history="1">
        <w:r w:rsidR="0087722D" w:rsidRPr="0089753C">
          <w:rPr>
            <w:rStyle w:val="Hyperlink"/>
          </w:rPr>
          <w:t>2.1.4</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Sistemas de recomendação híbridos</w:t>
        </w:r>
        <w:r w:rsidR="0087722D">
          <w:rPr>
            <w:webHidden/>
          </w:rPr>
          <w:tab/>
        </w:r>
        <w:r w:rsidR="0087722D">
          <w:rPr>
            <w:webHidden/>
          </w:rPr>
          <w:fldChar w:fldCharType="begin"/>
        </w:r>
        <w:r w:rsidR="0087722D">
          <w:rPr>
            <w:webHidden/>
          </w:rPr>
          <w:instrText xml:space="preserve"> PAGEREF _Toc41243249 \h </w:instrText>
        </w:r>
        <w:r w:rsidR="0087722D">
          <w:rPr>
            <w:webHidden/>
          </w:rPr>
        </w:r>
        <w:r w:rsidR="0087722D">
          <w:rPr>
            <w:webHidden/>
          </w:rPr>
          <w:fldChar w:fldCharType="separate"/>
        </w:r>
        <w:r w:rsidR="0087722D">
          <w:rPr>
            <w:webHidden/>
          </w:rPr>
          <w:t>15</w:t>
        </w:r>
        <w:r w:rsidR="0087722D">
          <w:rPr>
            <w:webHidden/>
          </w:rPr>
          <w:fldChar w:fldCharType="end"/>
        </w:r>
      </w:hyperlink>
    </w:p>
    <w:p w14:paraId="7D766A60" w14:textId="53AF6822"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0" w:history="1">
        <w:r w:rsidR="0087722D" w:rsidRPr="0089753C">
          <w:rPr>
            <w:rStyle w:val="Hyperlink"/>
          </w:rPr>
          <w:t>2.2</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Algoritmos de sistemas de recomendação</w:t>
        </w:r>
        <w:r w:rsidR="0087722D">
          <w:rPr>
            <w:webHidden/>
          </w:rPr>
          <w:tab/>
        </w:r>
        <w:r w:rsidR="0087722D">
          <w:rPr>
            <w:webHidden/>
          </w:rPr>
          <w:fldChar w:fldCharType="begin"/>
        </w:r>
        <w:r w:rsidR="0087722D">
          <w:rPr>
            <w:webHidden/>
          </w:rPr>
          <w:instrText xml:space="preserve"> PAGEREF _Toc41243250 \h </w:instrText>
        </w:r>
        <w:r w:rsidR="0087722D">
          <w:rPr>
            <w:webHidden/>
          </w:rPr>
        </w:r>
        <w:r w:rsidR="0087722D">
          <w:rPr>
            <w:webHidden/>
          </w:rPr>
          <w:fldChar w:fldCharType="separate"/>
        </w:r>
        <w:r w:rsidR="0087722D">
          <w:rPr>
            <w:webHidden/>
          </w:rPr>
          <w:t>16</w:t>
        </w:r>
        <w:r w:rsidR="0087722D">
          <w:rPr>
            <w:webHidden/>
          </w:rPr>
          <w:fldChar w:fldCharType="end"/>
        </w:r>
      </w:hyperlink>
    </w:p>
    <w:p w14:paraId="42DBE082" w14:textId="77258471"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1" w:history="1">
        <w:r w:rsidR="0087722D" w:rsidRPr="0089753C">
          <w:rPr>
            <w:rStyle w:val="Hyperlink"/>
          </w:rPr>
          <w:t>2.3</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Técnicas para avaliar OS RESULTADOS de um RecSys</w:t>
        </w:r>
        <w:r w:rsidR="0087722D">
          <w:rPr>
            <w:webHidden/>
          </w:rPr>
          <w:tab/>
        </w:r>
        <w:r w:rsidR="0087722D">
          <w:rPr>
            <w:webHidden/>
          </w:rPr>
          <w:fldChar w:fldCharType="begin"/>
        </w:r>
        <w:r w:rsidR="0087722D">
          <w:rPr>
            <w:webHidden/>
          </w:rPr>
          <w:instrText xml:space="preserve"> PAGEREF _Toc41243251 \h </w:instrText>
        </w:r>
        <w:r w:rsidR="0087722D">
          <w:rPr>
            <w:webHidden/>
          </w:rPr>
        </w:r>
        <w:r w:rsidR="0087722D">
          <w:rPr>
            <w:webHidden/>
          </w:rPr>
          <w:fldChar w:fldCharType="separate"/>
        </w:r>
        <w:r w:rsidR="0087722D">
          <w:rPr>
            <w:webHidden/>
          </w:rPr>
          <w:t>16</w:t>
        </w:r>
        <w:r w:rsidR="0087722D">
          <w:rPr>
            <w:webHidden/>
          </w:rPr>
          <w:fldChar w:fldCharType="end"/>
        </w:r>
      </w:hyperlink>
    </w:p>
    <w:p w14:paraId="0840A9FB" w14:textId="16A92571" w:rsidR="0087722D" w:rsidRDefault="00A170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52" w:history="1">
        <w:r w:rsidR="0087722D" w:rsidRPr="0089753C">
          <w:rPr>
            <w:rStyle w:val="Hyperlink"/>
            <w:noProof/>
          </w:rPr>
          <w:t>3</w:t>
        </w:r>
        <w:r w:rsidR="0087722D">
          <w:rPr>
            <w:rFonts w:asciiTheme="minorHAnsi" w:eastAsiaTheme="minorEastAsia" w:hAnsiTheme="minorHAnsi" w:cstheme="minorBidi"/>
            <w:b w:val="0"/>
            <w:iCs w:val="0"/>
            <w:caps w:val="0"/>
            <w:noProof/>
            <w:color w:val="auto"/>
            <w:sz w:val="22"/>
            <w:szCs w:val="22"/>
            <w:lang w:eastAsia="pt-BR"/>
          </w:rPr>
          <w:tab/>
        </w:r>
        <w:r w:rsidR="0087722D" w:rsidRPr="0089753C">
          <w:rPr>
            <w:rStyle w:val="Hyperlink"/>
            <w:noProof/>
          </w:rPr>
          <w:t>Trabalhos relacionados</w:t>
        </w:r>
        <w:r w:rsidR="0087722D">
          <w:rPr>
            <w:noProof/>
            <w:webHidden/>
          </w:rPr>
          <w:tab/>
        </w:r>
        <w:r w:rsidR="0087722D">
          <w:rPr>
            <w:noProof/>
            <w:webHidden/>
          </w:rPr>
          <w:fldChar w:fldCharType="begin"/>
        </w:r>
        <w:r w:rsidR="0087722D">
          <w:rPr>
            <w:noProof/>
            <w:webHidden/>
          </w:rPr>
          <w:instrText xml:space="preserve"> PAGEREF _Toc41243252 \h </w:instrText>
        </w:r>
        <w:r w:rsidR="0087722D">
          <w:rPr>
            <w:noProof/>
            <w:webHidden/>
          </w:rPr>
        </w:r>
        <w:r w:rsidR="0087722D">
          <w:rPr>
            <w:noProof/>
            <w:webHidden/>
          </w:rPr>
          <w:fldChar w:fldCharType="separate"/>
        </w:r>
        <w:r w:rsidR="0087722D">
          <w:rPr>
            <w:noProof/>
            <w:webHidden/>
          </w:rPr>
          <w:t>17</w:t>
        </w:r>
        <w:r w:rsidR="0087722D">
          <w:rPr>
            <w:noProof/>
            <w:webHidden/>
          </w:rPr>
          <w:fldChar w:fldCharType="end"/>
        </w:r>
      </w:hyperlink>
    </w:p>
    <w:p w14:paraId="33C5B1FD" w14:textId="0AB2E39D"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3" w:history="1">
        <w:r w:rsidR="0087722D" w:rsidRPr="0089753C">
          <w:rPr>
            <w:rStyle w:val="Hyperlink"/>
          </w:rPr>
          <w:t>3.1</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O protocolo de revisão</w:t>
        </w:r>
        <w:r w:rsidR="0087722D">
          <w:rPr>
            <w:webHidden/>
          </w:rPr>
          <w:tab/>
        </w:r>
        <w:r w:rsidR="0087722D">
          <w:rPr>
            <w:webHidden/>
          </w:rPr>
          <w:fldChar w:fldCharType="begin"/>
        </w:r>
        <w:r w:rsidR="0087722D">
          <w:rPr>
            <w:webHidden/>
          </w:rPr>
          <w:instrText xml:space="preserve"> PAGEREF _Toc41243253 \h </w:instrText>
        </w:r>
        <w:r w:rsidR="0087722D">
          <w:rPr>
            <w:webHidden/>
          </w:rPr>
        </w:r>
        <w:r w:rsidR="0087722D">
          <w:rPr>
            <w:webHidden/>
          </w:rPr>
          <w:fldChar w:fldCharType="separate"/>
        </w:r>
        <w:r w:rsidR="0087722D">
          <w:rPr>
            <w:webHidden/>
          </w:rPr>
          <w:t>17</w:t>
        </w:r>
        <w:r w:rsidR="0087722D">
          <w:rPr>
            <w:webHidden/>
          </w:rPr>
          <w:fldChar w:fldCharType="end"/>
        </w:r>
      </w:hyperlink>
    </w:p>
    <w:p w14:paraId="424A0C67" w14:textId="77FA6E05"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4" w:history="1">
        <w:r w:rsidR="0087722D" w:rsidRPr="0089753C">
          <w:rPr>
            <w:rStyle w:val="Hyperlink"/>
          </w:rPr>
          <w:t>3.2</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PROCURA NOS MOTORES DE BUSCA</w:t>
        </w:r>
        <w:r w:rsidR="0087722D">
          <w:rPr>
            <w:webHidden/>
          </w:rPr>
          <w:tab/>
        </w:r>
        <w:r w:rsidR="0087722D">
          <w:rPr>
            <w:webHidden/>
          </w:rPr>
          <w:fldChar w:fldCharType="begin"/>
        </w:r>
        <w:r w:rsidR="0087722D">
          <w:rPr>
            <w:webHidden/>
          </w:rPr>
          <w:instrText xml:space="preserve"> PAGEREF _Toc41243254 \h </w:instrText>
        </w:r>
        <w:r w:rsidR="0087722D">
          <w:rPr>
            <w:webHidden/>
          </w:rPr>
        </w:r>
        <w:r w:rsidR="0087722D">
          <w:rPr>
            <w:webHidden/>
          </w:rPr>
          <w:fldChar w:fldCharType="separate"/>
        </w:r>
        <w:r w:rsidR="0087722D">
          <w:rPr>
            <w:webHidden/>
          </w:rPr>
          <w:t>18</w:t>
        </w:r>
        <w:r w:rsidR="0087722D">
          <w:rPr>
            <w:webHidden/>
          </w:rPr>
          <w:fldChar w:fldCharType="end"/>
        </w:r>
      </w:hyperlink>
    </w:p>
    <w:p w14:paraId="2DCAAEED" w14:textId="167E02A9"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5" w:history="1">
        <w:r w:rsidR="0087722D" w:rsidRPr="0089753C">
          <w:rPr>
            <w:rStyle w:val="Hyperlink"/>
          </w:rPr>
          <w:t>3.3</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Os trabalhos</w:t>
        </w:r>
        <w:r w:rsidR="0087722D">
          <w:rPr>
            <w:webHidden/>
          </w:rPr>
          <w:tab/>
        </w:r>
        <w:r w:rsidR="0087722D">
          <w:rPr>
            <w:webHidden/>
          </w:rPr>
          <w:fldChar w:fldCharType="begin"/>
        </w:r>
        <w:r w:rsidR="0087722D">
          <w:rPr>
            <w:webHidden/>
          </w:rPr>
          <w:instrText xml:space="preserve"> PAGEREF _Toc41243255 \h </w:instrText>
        </w:r>
        <w:r w:rsidR="0087722D">
          <w:rPr>
            <w:webHidden/>
          </w:rPr>
        </w:r>
        <w:r w:rsidR="0087722D">
          <w:rPr>
            <w:webHidden/>
          </w:rPr>
          <w:fldChar w:fldCharType="separate"/>
        </w:r>
        <w:r w:rsidR="0087722D">
          <w:rPr>
            <w:webHidden/>
          </w:rPr>
          <w:t>20</w:t>
        </w:r>
        <w:r w:rsidR="0087722D">
          <w:rPr>
            <w:webHidden/>
          </w:rPr>
          <w:fldChar w:fldCharType="end"/>
        </w:r>
      </w:hyperlink>
    </w:p>
    <w:p w14:paraId="53A575F7" w14:textId="65AE8925"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56" w:history="1">
        <w:r w:rsidR="0087722D" w:rsidRPr="0089753C">
          <w:rPr>
            <w:rStyle w:val="Hyperlink"/>
          </w:rPr>
          <w:t>3.3.1</w:t>
        </w:r>
        <w:r w:rsidR="0087722D">
          <w:rPr>
            <w:rFonts w:asciiTheme="minorHAnsi" w:eastAsiaTheme="minorEastAsia" w:hAnsiTheme="minorHAnsi" w:cstheme="minorBidi"/>
            <w:iCs w:val="0"/>
            <w:color w:val="auto"/>
            <w:sz w:val="22"/>
            <w:szCs w:val="22"/>
            <w:lang w:eastAsia="pt-BR"/>
          </w:rPr>
          <w:tab/>
        </w:r>
        <w:r w:rsidR="0087722D" w:rsidRPr="0089753C">
          <w:rPr>
            <w:rStyle w:val="Hyperlink"/>
            <w:lang w:val="en-US"/>
          </w:rPr>
          <w:t>The New Challenges when Modeling Context through Diversity over Time in Recommender Systems</w:t>
        </w:r>
        <w:r w:rsidR="0087722D">
          <w:rPr>
            <w:webHidden/>
          </w:rPr>
          <w:tab/>
        </w:r>
        <w:r w:rsidR="0087722D">
          <w:rPr>
            <w:webHidden/>
          </w:rPr>
          <w:fldChar w:fldCharType="begin"/>
        </w:r>
        <w:r w:rsidR="0087722D">
          <w:rPr>
            <w:webHidden/>
          </w:rPr>
          <w:instrText xml:space="preserve"> PAGEREF _Toc41243256 \h </w:instrText>
        </w:r>
        <w:r w:rsidR="0087722D">
          <w:rPr>
            <w:webHidden/>
          </w:rPr>
        </w:r>
        <w:r w:rsidR="0087722D">
          <w:rPr>
            <w:webHidden/>
          </w:rPr>
          <w:fldChar w:fldCharType="separate"/>
        </w:r>
        <w:r w:rsidR="0087722D">
          <w:rPr>
            <w:webHidden/>
          </w:rPr>
          <w:t>22</w:t>
        </w:r>
        <w:r w:rsidR="0087722D">
          <w:rPr>
            <w:webHidden/>
          </w:rPr>
          <w:fldChar w:fldCharType="end"/>
        </w:r>
      </w:hyperlink>
    </w:p>
    <w:p w14:paraId="0DAB6398" w14:textId="35993E95"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57" w:history="1">
        <w:r w:rsidR="0087722D" w:rsidRPr="0089753C">
          <w:rPr>
            <w:rStyle w:val="Hyperlink"/>
          </w:rPr>
          <w:t>3.3.2</w:t>
        </w:r>
        <w:r w:rsidR="0087722D">
          <w:rPr>
            <w:rFonts w:asciiTheme="minorHAnsi" w:eastAsiaTheme="minorEastAsia" w:hAnsiTheme="minorHAnsi" w:cstheme="minorBidi"/>
            <w:iCs w:val="0"/>
            <w:color w:val="auto"/>
            <w:sz w:val="22"/>
            <w:szCs w:val="22"/>
            <w:lang w:eastAsia="pt-BR"/>
          </w:rPr>
          <w:tab/>
        </w:r>
        <w:r w:rsidR="0087722D" w:rsidRPr="0089753C">
          <w:rPr>
            <w:rStyle w:val="Hyperlink"/>
            <w:lang w:val="en-US"/>
          </w:rPr>
          <w:t>Prediction of music pairwise preferences from facial expressions</w:t>
        </w:r>
        <w:r w:rsidR="0087722D">
          <w:rPr>
            <w:webHidden/>
          </w:rPr>
          <w:tab/>
        </w:r>
        <w:r w:rsidR="0087722D">
          <w:rPr>
            <w:webHidden/>
          </w:rPr>
          <w:fldChar w:fldCharType="begin"/>
        </w:r>
        <w:r w:rsidR="0087722D">
          <w:rPr>
            <w:webHidden/>
          </w:rPr>
          <w:instrText xml:space="preserve"> PAGEREF _Toc41243257 \h </w:instrText>
        </w:r>
        <w:r w:rsidR="0087722D">
          <w:rPr>
            <w:webHidden/>
          </w:rPr>
        </w:r>
        <w:r w:rsidR="0087722D">
          <w:rPr>
            <w:webHidden/>
          </w:rPr>
          <w:fldChar w:fldCharType="separate"/>
        </w:r>
        <w:r w:rsidR="0087722D">
          <w:rPr>
            <w:webHidden/>
          </w:rPr>
          <w:t>24</w:t>
        </w:r>
        <w:r w:rsidR="0087722D">
          <w:rPr>
            <w:webHidden/>
          </w:rPr>
          <w:fldChar w:fldCharType="end"/>
        </w:r>
      </w:hyperlink>
    </w:p>
    <w:p w14:paraId="0318700D" w14:textId="7AD9A671"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58" w:history="1">
        <w:r w:rsidR="0087722D" w:rsidRPr="0089753C">
          <w:rPr>
            <w:rStyle w:val="Hyperlink"/>
          </w:rPr>
          <w:t>3.3.3</w:t>
        </w:r>
        <w:r w:rsidR="0087722D">
          <w:rPr>
            <w:rFonts w:asciiTheme="minorHAnsi" w:eastAsiaTheme="minorEastAsia" w:hAnsiTheme="minorHAnsi" w:cstheme="minorBidi"/>
            <w:iCs w:val="0"/>
            <w:color w:val="auto"/>
            <w:sz w:val="22"/>
            <w:szCs w:val="22"/>
            <w:lang w:eastAsia="pt-BR"/>
          </w:rPr>
          <w:tab/>
        </w:r>
        <w:r w:rsidR="0087722D" w:rsidRPr="0089753C">
          <w:rPr>
            <w:rStyle w:val="Hyperlink"/>
            <w:lang w:val="en-US"/>
          </w:rPr>
          <w:t>Towards Intent-Aware Contextual Music Recommendation: Initial Experiments</w:t>
        </w:r>
        <w:r w:rsidR="0087722D">
          <w:rPr>
            <w:webHidden/>
          </w:rPr>
          <w:tab/>
        </w:r>
        <w:r w:rsidR="0087722D">
          <w:rPr>
            <w:webHidden/>
          </w:rPr>
          <w:fldChar w:fldCharType="begin"/>
        </w:r>
        <w:r w:rsidR="0087722D">
          <w:rPr>
            <w:webHidden/>
          </w:rPr>
          <w:instrText xml:space="preserve"> PAGEREF _Toc41243258 \h </w:instrText>
        </w:r>
        <w:r w:rsidR="0087722D">
          <w:rPr>
            <w:webHidden/>
          </w:rPr>
        </w:r>
        <w:r w:rsidR="0087722D">
          <w:rPr>
            <w:webHidden/>
          </w:rPr>
          <w:fldChar w:fldCharType="separate"/>
        </w:r>
        <w:r w:rsidR="0087722D">
          <w:rPr>
            <w:webHidden/>
          </w:rPr>
          <w:t>25</w:t>
        </w:r>
        <w:r w:rsidR="0087722D">
          <w:rPr>
            <w:webHidden/>
          </w:rPr>
          <w:fldChar w:fldCharType="end"/>
        </w:r>
      </w:hyperlink>
    </w:p>
    <w:p w14:paraId="5B8F4E2E" w14:textId="5FB9411E"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59" w:history="1">
        <w:r w:rsidR="0087722D" w:rsidRPr="0089753C">
          <w:rPr>
            <w:rStyle w:val="Hyperlink"/>
          </w:rPr>
          <w:t>3.3.4</w:t>
        </w:r>
        <w:r w:rsidR="0087722D">
          <w:rPr>
            <w:rFonts w:asciiTheme="minorHAnsi" w:eastAsiaTheme="minorEastAsia" w:hAnsiTheme="minorHAnsi" w:cstheme="minorBidi"/>
            <w:iCs w:val="0"/>
            <w:color w:val="auto"/>
            <w:sz w:val="22"/>
            <w:szCs w:val="22"/>
            <w:lang w:eastAsia="pt-BR"/>
          </w:rPr>
          <w:tab/>
        </w:r>
        <w:r w:rsidR="0087722D" w:rsidRPr="0089753C">
          <w:rPr>
            <w:rStyle w:val="Hyperlink"/>
            <w:lang w:val="en-US"/>
          </w:rPr>
          <w:t>Quantitative Study of Music Listening Behavior in a Smartphone Context</w:t>
        </w:r>
        <w:r w:rsidR="0087722D">
          <w:rPr>
            <w:webHidden/>
          </w:rPr>
          <w:tab/>
        </w:r>
        <w:r w:rsidR="0087722D">
          <w:rPr>
            <w:webHidden/>
          </w:rPr>
          <w:fldChar w:fldCharType="begin"/>
        </w:r>
        <w:r w:rsidR="0087722D">
          <w:rPr>
            <w:webHidden/>
          </w:rPr>
          <w:instrText xml:space="preserve"> PAGEREF _Toc41243259 \h </w:instrText>
        </w:r>
        <w:r w:rsidR="0087722D">
          <w:rPr>
            <w:webHidden/>
          </w:rPr>
        </w:r>
        <w:r w:rsidR="0087722D">
          <w:rPr>
            <w:webHidden/>
          </w:rPr>
          <w:fldChar w:fldCharType="separate"/>
        </w:r>
        <w:r w:rsidR="0087722D">
          <w:rPr>
            <w:webHidden/>
          </w:rPr>
          <w:t>26</w:t>
        </w:r>
        <w:r w:rsidR="0087722D">
          <w:rPr>
            <w:webHidden/>
          </w:rPr>
          <w:fldChar w:fldCharType="end"/>
        </w:r>
      </w:hyperlink>
    </w:p>
    <w:p w14:paraId="23B7220B" w14:textId="22B33FCE"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60" w:history="1">
        <w:r w:rsidR="0087722D" w:rsidRPr="0089753C">
          <w:rPr>
            <w:rStyle w:val="Hyperlink"/>
          </w:rPr>
          <w:t>3.4</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Tabela com tecnicas</w:t>
        </w:r>
        <w:r w:rsidR="0087722D">
          <w:rPr>
            <w:webHidden/>
          </w:rPr>
          <w:tab/>
        </w:r>
        <w:r w:rsidR="0087722D">
          <w:rPr>
            <w:webHidden/>
          </w:rPr>
          <w:fldChar w:fldCharType="begin"/>
        </w:r>
        <w:r w:rsidR="0087722D">
          <w:rPr>
            <w:webHidden/>
          </w:rPr>
          <w:instrText xml:space="preserve"> PAGEREF _Toc41243260 \h </w:instrText>
        </w:r>
        <w:r w:rsidR="0087722D">
          <w:rPr>
            <w:webHidden/>
          </w:rPr>
        </w:r>
        <w:r w:rsidR="0087722D">
          <w:rPr>
            <w:webHidden/>
          </w:rPr>
          <w:fldChar w:fldCharType="separate"/>
        </w:r>
        <w:r w:rsidR="0087722D">
          <w:rPr>
            <w:webHidden/>
          </w:rPr>
          <w:t>27</w:t>
        </w:r>
        <w:r w:rsidR="0087722D">
          <w:rPr>
            <w:webHidden/>
          </w:rPr>
          <w:fldChar w:fldCharType="end"/>
        </w:r>
      </w:hyperlink>
    </w:p>
    <w:p w14:paraId="43A1B69E" w14:textId="03440DA9" w:rsidR="0087722D" w:rsidRDefault="00A170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61" w:history="1">
        <w:r w:rsidR="0087722D" w:rsidRPr="0089753C">
          <w:rPr>
            <w:rStyle w:val="Hyperlink"/>
            <w:noProof/>
          </w:rPr>
          <w:t>4</w:t>
        </w:r>
        <w:r w:rsidR="0087722D">
          <w:rPr>
            <w:rFonts w:asciiTheme="minorHAnsi" w:eastAsiaTheme="minorEastAsia" w:hAnsiTheme="minorHAnsi" w:cstheme="minorBidi"/>
            <w:b w:val="0"/>
            <w:iCs w:val="0"/>
            <w:caps w:val="0"/>
            <w:noProof/>
            <w:color w:val="auto"/>
            <w:sz w:val="22"/>
            <w:szCs w:val="22"/>
            <w:lang w:eastAsia="pt-BR"/>
          </w:rPr>
          <w:tab/>
        </w:r>
        <w:r w:rsidR="0087722D" w:rsidRPr="0089753C">
          <w:rPr>
            <w:rStyle w:val="Hyperlink"/>
            <w:noProof/>
          </w:rPr>
          <w:t>Modelagem do que será feito</w:t>
        </w:r>
        <w:r w:rsidR="0087722D">
          <w:rPr>
            <w:noProof/>
            <w:webHidden/>
          </w:rPr>
          <w:tab/>
        </w:r>
        <w:r w:rsidR="0087722D">
          <w:rPr>
            <w:noProof/>
            <w:webHidden/>
          </w:rPr>
          <w:fldChar w:fldCharType="begin"/>
        </w:r>
        <w:r w:rsidR="0087722D">
          <w:rPr>
            <w:noProof/>
            <w:webHidden/>
          </w:rPr>
          <w:instrText xml:space="preserve"> PAGEREF _Toc41243261 \h </w:instrText>
        </w:r>
        <w:r w:rsidR="0087722D">
          <w:rPr>
            <w:noProof/>
            <w:webHidden/>
          </w:rPr>
        </w:r>
        <w:r w:rsidR="0087722D">
          <w:rPr>
            <w:noProof/>
            <w:webHidden/>
          </w:rPr>
          <w:fldChar w:fldCharType="separate"/>
        </w:r>
        <w:r w:rsidR="0087722D">
          <w:rPr>
            <w:noProof/>
            <w:webHidden/>
          </w:rPr>
          <w:t>30</w:t>
        </w:r>
        <w:r w:rsidR="0087722D">
          <w:rPr>
            <w:noProof/>
            <w:webHidden/>
          </w:rPr>
          <w:fldChar w:fldCharType="end"/>
        </w:r>
      </w:hyperlink>
    </w:p>
    <w:p w14:paraId="2DE7B533" w14:textId="16083389"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62" w:history="1">
        <w:r w:rsidR="0087722D" w:rsidRPr="0089753C">
          <w:rPr>
            <w:rStyle w:val="Hyperlink"/>
          </w:rPr>
          <w:t>4.1</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Contexto</w:t>
        </w:r>
        <w:r w:rsidR="0087722D">
          <w:rPr>
            <w:webHidden/>
          </w:rPr>
          <w:tab/>
        </w:r>
        <w:r w:rsidR="0087722D">
          <w:rPr>
            <w:webHidden/>
          </w:rPr>
          <w:fldChar w:fldCharType="begin"/>
        </w:r>
        <w:r w:rsidR="0087722D">
          <w:rPr>
            <w:webHidden/>
          </w:rPr>
          <w:instrText xml:space="preserve"> PAGEREF _Toc41243262 \h </w:instrText>
        </w:r>
        <w:r w:rsidR="0087722D">
          <w:rPr>
            <w:webHidden/>
          </w:rPr>
        </w:r>
        <w:r w:rsidR="0087722D">
          <w:rPr>
            <w:webHidden/>
          </w:rPr>
          <w:fldChar w:fldCharType="separate"/>
        </w:r>
        <w:r w:rsidR="0087722D">
          <w:rPr>
            <w:webHidden/>
          </w:rPr>
          <w:t>30</w:t>
        </w:r>
        <w:r w:rsidR="0087722D">
          <w:rPr>
            <w:webHidden/>
          </w:rPr>
          <w:fldChar w:fldCharType="end"/>
        </w:r>
      </w:hyperlink>
    </w:p>
    <w:p w14:paraId="2D1F2B49" w14:textId="64A12DD1"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63" w:history="1">
        <w:r w:rsidR="0087722D" w:rsidRPr="0089753C">
          <w:rPr>
            <w:rStyle w:val="Hyperlink"/>
          </w:rPr>
          <w:t>4.1.1</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O que é o contexto comportamental?</w:t>
        </w:r>
        <w:r w:rsidR="0087722D">
          <w:rPr>
            <w:webHidden/>
          </w:rPr>
          <w:tab/>
        </w:r>
        <w:r w:rsidR="0087722D">
          <w:rPr>
            <w:webHidden/>
          </w:rPr>
          <w:fldChar w:fldCharType="begin"/>
        </w:r>
        <w:r w:rsidR="0087722D">
          <w:rPr>
            <w:webHidden/>
          </w:rPr>
          <w:instrText xml:space="preserve"> PAGEREF _Toc41243263 \h </w:instrText>
        </w:r>
        <w:r w:rsidR="0087722D">
          <w:rPr>
            <w:webHidden/>
          </w:rPr>
        </w:r>
        <w:r w:rsidR="0087722D">
          <w:rPr>
            <w:webHidden/>
          </w:rPr>
          <w:fldChar w:fldCharType="separate"/>
        </w:r>
        <w:r w:rsidR="0087722D">
          <w:rPr>
            <w:webHidden/>
          </w:rPr>
          <w:t>30</w:t>
        </w:r>
        <w:r w:rsidR="0087722D">
          <w:rPr>
            <w:webHidden/>
          </w:rPr>
          <w:fldChar w:fldCharType="end"/>
        </w:r>
      </w:hyperlink>
    </w:p>
    <w:p w14:paraId="1FCC6D7B" w14:textId="207C7349"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64" w:history="1">
        <w:r w:rsidR="0087722D" w:rsidRPr="0089753C">
          <w:rPr>
            <w:rStyle w:val="Hyperlink"/>
          </w:rPr>
          <w:t>4.1.2</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O que é o contexto ambiente?</w:t>
        </w:r>
        <w:r w:rsidR="0087722D">
          <w:rPr>
            <w:webHidden/>
          </w:rPr>
          <w:tab/>
        </w:r>
        <w:r w:rsidR="0087722D">
          <w:rPr>
            <w:webHidden/>
          </w:rPr>
          <w:fldChar w:fldCharType="begin"/>
        </w:r>
        <w:r w:rsidR="0087722D">
          <w:rPr>
            <w:webHidden/>
          </w:rPr>
          <w:instrText xml:space="preserve"> PAGEREF _Toc41243264 \h </w:instrText>
        </w:r>
        <w:r w:rsidR="0087722D">
          <w:rPr>
            <w:webHidden/>
          </w:rPr>
        </w:r>
        <w:r w:rsidR="0087722D">
          <w:rPr>
            <w:webHidden/>
          </w:rPr>
          <w:fldChar w:fldCharType="separate"/>
        </w:r>
        <w:r w:rsidR="0087722D">
          <w:rPr>
            <w:webHidden/>
          </w:rPr>
          <w:t>30</w:t>
        </w:r>
        <w:r w:rsidR="0087722D">
          <w:rPr>
            <w:webHidden/>
          </w:rPr>
          <w:fldChar w:fldCharType="end"/>
        </w:r>
      </w:hyperlink>
    </w:p>
    <w:p w14:paraId="0090D8FC" w14:textId="484A6783"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65" w:history="1">
        <w:r w:rsidR="0087722D" w:rsidRPr="0089753C">
          <w:rPr>
            <w:rStyle w:val="Hyperlink"/>
          </w:rPr>
          <w:t>4.1.3</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Como será obtido os contextos?</w:t>
        </w:r>
        <w:r w:rsidR="0087722D">
          <w:rPr>
            <w:webHidden/>
          </w:rPr>
          <w:tab/>
        </w:r>
        <w:r w:rsidR="0087722D">
          <w:rPr>
            <w:webHidden/>
          </w:rPr>
          <w:fldChar w:fldCharType="begin"/>
        </w:r>
        <w:r w:rsidR="0087722D">
          <w:rPr>
            <w:webHidden/>
          </w:rPr>
          <w:instrText xml:space="preserve"> PAGEREF _Toc41243265 \h </w:instrText>
        </w:r>
        <w:r w:rsidR="0087722D">
          <w:rPr>
            <w:webHidden/>
          </w:rPr>
        </w:r>
        <w:r w:rsidR="0087722D">
          <w:rPr>
            <w:webHidden/>
          </w:rPr>
          <w:fldChar w:fldCharType="separate"/>
        </w:r>
        <w:r w:rsidR="0087722D">
          <w:rPr>
            <w:webHidden/>
          </w:rPr>
          <w:t>30</w:t>
        </w:r>
        <w:r w:rsidR="0087722D">
          <w:rPr>
            <w:webHidden/>
          </w:rPr>
          <w:fldChar w:fldCharType="end"/>
        </w:r>
      </w:hyperlink>
    </w:p>
    <w:p w14:paraId="4FE0F218" w14:textId="5243A38C"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66" w:history="1">
        <w:r w:rsidR="0087722D" w:rsidRPr="0089753C">
          <w:rPr>
            <w:rStyle w:val="Hyperlink"/>
          </w:rPr>
          <w:t>4.2</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Arquitetura do sistema</w:t>
        </w:r>
        <w:r w:rsidR="0087722D">
          <w:rPr>
            <w:webHidden/>
          </w:rPr>
          <w:tab/>
        </w:r>
        <w:r w:rsidR="0087722D">
          <w:rPr>
            <w:webHidden/>
          </w:rPr>
          <w:fldChar w:fldCharType="begin"/>
        </w:r>
        <w:r w:rsidR="0087722D">
          <w:rPr>
            <w:webHidden/>
          </w:rPr>
          <w:instrText xml:space="preserve"> PAGEREF _Toc41243266 \h </w:instrText>
        </w:r>
        <w:r w:rsidR="0087722D">
          <w:rPr>
            <w:webHidden/>
          </w:rPr>
        </w:r>
        <w:r w:rsidR="0087722D">
          <w:rPr>
            <w:webHidden/>
          </w:rPr>
          <w:fldChar w:fldCharType="separate"/>
        </w:r>
        <w:r w:rsidR="0087722D">
          <w:rPr>
            <w:webHidden/>
          </w:rPr>
          <w:t>30</w:t>
        </w:r>
        <w:r w:rsidR="0087722D">
          <w:rPr>
            <w:webHidden/>
          </w:rPr>
          <w:fldChar w:fldCharType="end"/>
        </w:r>
      </w:hyperlink>
    </w:p>
    <w:p w14:paraId="03B4658E" w14:textId="325A67AF" w:rsidR="0087722D" w:rsidRDefault="00A170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67" w:history="1">
        <w:r w:rsidR="0087722D" w:rsidRPr="0089753C">
          <w:rPr>
            <w:rStyle w:val="Hyperlink"/>
            <w:noProof/>
          </w:rPr>
          <w:t>5</w:t>
        </w:r>
        <w:r w:rsidR="0087722D">
          <w:rPr>
            <w:rFonts w:asciiTheme="minorHAnsi" w:eastAsiaTheme="minorEastAsia" w:hAnsiTheme="minorHAnsi" w:cstheme="minorBidi"/>
            <w:b w:val="0"/>
            <w:iCs w:val="0"/>
            <w:caps w:val="0"/>
            <w:noProof/>
            <w:color w:val="auto"/>
            <w:sz w:val="22"/>
            <w:szCs w:val="22"/>
            <w:lang w:eastAsia="pt-BR"/>
          </w:rPr>
          <w:tab/>
        </w:r>
        <w:r w:rsidR="0087722D" w:rsidRPr="0089753C">
          <w:rPr>
            <w:rStyle w:val="Hyperlink"/>
            <w:noProof/>
          </w:rPr>
          <w:t>CONCLUSÃO</w:t>
        </w:r>
        <w:r w:rsidR="0087722D">
          <w:rPr>
            <w:noProof/>
            <w:webHidden/>
          </w:rPr>
          <w:tab/>
        </w:r>
        <w:r w:rsidR="0087722D">
          <w:rPr>
            <w:noProof/>
            <w:webHidden/>
          </w:rPr>
          <w:fldChar w:fldCharType="begin"/>
        </w:r>
        <w:r w:rsidR="0087722D">
          <w:rPr>
            <w:noProof/>
            <w:webHidden/>
          </w:rPr>
          <w:instrText xml:space="preserve"> PAGEREF _Toc41243267 \h </w:instrText>
        </w:r>
        <w:r w:rsidR="0087722D">
          <w:rPr>
            <w:noProof/>
            <w:webHidden/>
          </w:rPr>
        </w:r>
        <w:r w:rsidR="0087722D">
          <w:rPr>
            <w:noProof/>
            <w:webHidden/>
          </w:rPr>
          <w:fldChar w:fldCharType="separate"/>
        </w:r>
        <w:r w:rsidR="0087722D">
          <w:rPr>
            <w:noProof/>
            <w:webHidden/>
          </w:rPr>
          <w:t>31</w:t>
        </w:r>
        <w:r w:rsidR="0087722D">
          <w:rPr>
            <w:noProof/>
            <w:webHidden/>
          </w:rPr>
          <w:fldChar w:fldCharType="end"/>
        </w:r>
      </w:hyperlink>
    </w:p>
    <w:p w14:paraId="3AA8A791" w14:textId="272EAE5C" w:rsidR="0087722D" w:rsidRDefault="00A170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68" w:history="1">
        <w:r w:rsidR="0087722D" w:rsidRPr="0089753C">
          <w:rPr>
            <w:rStyle w:val="Hyperlink"/>
            <w:noProof/>
          </w:rPr>
          <w:t>Referências Bibliográficas</w:t>
        </w:r>
        <w:r w:rsidR="0087722D">
          <w:rPr>
            <w:noProof/>
            <w:webHidden/>
          </w:rPr>
          <w:tab/>
        </w:r>
        <w:r w:rsidR="0087722D">
          <w:rPr>
            <w:noProof/>
            <w:webHidden/>
          </w:rPr>
          <w:fldChar w:fldCharType="begin"/>
        </w:r>
        <w:r w:rsidR="0087722D">
          <w:rPr>
            <w:noProof/>
            <w:webHidden/>
          </w:rPr>
          <w:instrText xml:space="preserve"> PAGEREF _Toc41243268 \h </w:instrText>
        </w:r>
        <w:r w:rsidR="0087722D">
          <w:rPr>
            <w:noProof/>
            <w:webHidden/>
          </w:rPr>
        </w:r>
        <w:r w:rsidR="0087722D">
          <w:rPr>
            <w:noProof/>
            <w:webHidden/>
          </w:rPr>
          <w:fldChar w:fldCharType="separate"/>
        </w:r>
        <w:r w:rsidR="0087722D">
          <w:rPr>
            <w:noProof/>
            <w:webHidden/>
          </w:rPr>
          <w:t>32</w:t>
        </w:r>
        <w:r w:rsidR="0087722D">
          <w:rPr>
            <w:noProof/>
            <w:webHidden/>
          </w:rPr>
          <w:fldChar w:fldCharType="end"/>
        </w:r>
      </w:hyperlink>
    </w:p>
    <w:p w14:paraId="5AA42494" w14:textId="44E3C16F" w:rsidR="008F2AE9" w:rsidRDefault="000C396C" w:rsidP="0080100E">
      <w:r>
        <w:fldChar w:fldCharType="end"/>
      </w:r>
    </w:p>
    <w:p w14:paraId="661C36CD" w14:textId="77777777" w:rsidR="008F2AE9" w:rsidRDefault="008F2AE9" w:rsidP="0080100E">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0A291188" w:rsidR="00BB2B89" w:rsidRPr="000964B3" w:rsidRDefault="00BB2B89" w:rsidP="0080100E">
      <w:pPr>
        <w:pStyle w:val="Ttulo1"/>
      </w:pPr>
      <w:bookmarkStart w:id="0" w:name="_Toc53928594"/>
      <w:bookmarkStart w:id="1" w:name="_Toc41243243"/>
      <w:r w:rsidRPr="000964B3">
        <w:lastRenderedPageBreak/>
        <w:t>Introdução</w:t>
      </w:r>
      <w:bookmarkEnd w:id="0"/>
      <w:bookmarkEnd w:id="1"/>
    </w:p>
    <w:p w14:paraId="5A0E57EE" w14:textId="37C872A7" w:rsidR="00DA05B5" w:rsidRDefault="00DA05B5" w:rsidP="0080100E">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80100E">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80100E">
      <w:pPr>
        <w:pStyle w:val="TextodoTrabalho"/>
      </w:pPr>
      <w:r>
        <w:t xml:space="preserve">Sistemas de recomendação (RecSys - </w:t>
      </w:r>
      <w:proofErr w:type="spellStart"/>
      <w:r w:rsidRPr="008B49B9">
        <w:t>Recommender</w:t>
      </w:r>
      <w:proofErr w:type="spellEnd"/>
      <w:r w:rsidRPr="008B49B9">
        <w:t xml:space="preserve">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80100E">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80100E">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80100E">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80100E">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80100E">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5019BB7D" w14:textId="7B54D0C0" w:rsidR="00DA05B5" w:rsidRDefault="00046157" w:rsidP="0080100E">
      <w:pPr>
        <w:pStyle w:val="TextodoTrabalho"/>
      </w:pPr>
      <w:r>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rsidR="00DA05B5">
        <w:t xml:space="preserve"> trazem em sua obra os 4 tipos de sistemas de recomendação, sendo eles: recomendação colaborativa, que parte da ideia de que se os usuários compartilharam dos mesmos interesses no passado, eles continuarão tendo os mesmos interesses no futuro. Recomendação baseada em conteúdo, onde o sistema aprende a recomendar itens que são similares ao que o usuário gostou no passado, essa similaridade é calculada baseada na relação das características dos itens a serem comparados</w:t>
      </w:r>
      <w:r w:rsidR="00FD1144">
        <w:t xml:space="preserve"> </w:t>
      </w:r>
      <w:r w:rsidR="00FD1144">
        <w:fldChar w:fldCharType="begin" w:fldLock="1"/>
      </w:r>
      <w:r w:rsidR="00261EE2">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r w:rsidR="00DA05B5">
        <w:t>.</w:t>
      </w:r>
    </w:p>
    <w:p w14:paraId="063A8527" w14:textId="4B2F43DA" w:rsidR="00DA05B5" w:rsidRDefault="00DA05B5" w:rsidP="0080100E">
      <w:pPr>
        <w:pStyle w:val="TextodoTrabalho"/>
      </w:pPr>
      <w:r>
        <w:t xml:space="preserve">O terceiro tipo é a recomendação baseada em conhecimento, a qual não consegue depender somente do histórico de compra de um usuário, é necessário um conteúdo mais </w:t>
      </w:r>
      <w:r>
        <w:lastRenderedPageBreak/>
        <w:t>estruturado e detalhado para ser gerada uma recomendação, geralmente nesse tipo, é utilizado um conteúdo adicional fornecido manualmente (conteúdo recente ao produto e usuário). E por último, sistemas de recomendação híbridos onde a ideia é combinar as diferentes técnicas, a fim de gerar uma boa e mais assertiva recomendação</w:t>
      </w:r>
      <w:r w:rsidR="00261EE2">
        <w:t xml:space="preserve"> </w:t>
      </w:r>
      <w:r w:rsidR="00261EE2">
        <w:fldChar w:fldCharType="begin" w:fldLock="1"/>
      </w:r>
      <w:r w:rsidR="00261EE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61EE2">
        <w:fldChar w:fldCharType="separate"/>
      </w:r>
      <w:r w:rsidR="00261EE2" w:rsidRPr="00261EE2">
        <w:rPr>
          <w:noProof/>
        </w:rPr>
        <w:t>(DIETMAR et al., 2010)</w:t>
      </w:r>
      <w:r w:rsidR="00261EE2">
        <w:fldChar w:fldCharType="end"/>
      </w:r>
      <w:r>
        <w:t>.</w:t>
      </w:r>
    </w:p>
    <w:p w14:paraId="0E12DB60" w14:textId="49434842" w:rsidR="00DA05B5" w:rsidRDefault="00DA05B5" w:rsidP="0080100E">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80100E">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80100E">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Esse mecanismo pode ser desenvolvido para processar muitos tipos de mídia, tais como vídeos, fotos e áudio. Nesse trabalho será utilizado o streaming de áudio, mais especificamente, o streaming disponível nas APIs da ferramenta Spotify.</w:t>
      </w:r>
    </w:p>
    <w:p w14:paraId="38DA1F60" w14:textId="31AC7EB6" w:rsidR="00DA05B5" w:rsidRDefault="00DA05B5" w:rsidP="0080100E">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4D36F459" w:rsidR="008F2AE9" w:rsidRDefault="00DA05B5" w:rsidP="0080100E">
      <w:pPr>
        <w:pStyle w:val="TextodoTrabalho"/>
      </w:pPr>
      <w:r>
        <w:t>Portanto, de acordo com esse contexto, este trabalho procura construir um sistema de recomendação musical, utilizando o contexto comportamental do usuário e o contexto do ambiente onde ele está inserido. Esse contexto será obtido, através da criação um plugin que permitirá ao usuário escutar suas músicas enquanto são registrados os eventos do contexto vivido naquele momento.</w:t>
      </w:r>
    </w:p>
    <w:p w14:paraId="76607322" w14:textId="77777777" w:rsidR="008F2AE9" w:rsidRDefault="008F2AE9" w:rsidP="0080100E"/>
    <w:p w14:paraId="6D2DE04D" w14:textId="77777777" w:rsidR="008F2AE9" w:rsidRDefault="008F2AE9" w:rsidP="0080100E"/>
    <w:p w14:paraId="1402DB0B" w14:textId="7A33196E" w:rsidR="008F2AE9" w:rsidRPr="000964B3" w:rsidRDefault="002B6979" w:rsidP="0080100E">
      <w:pPr>
        <w:pStyle w:val="Ttulo1"/>
      </w:pPr>
      <w:bookmarkStart w:id="2" w:name="_Toc41243244"/>
      <w:r w:rsidRPr="002B6979">
        <w:lastRenderedPageBreak/>
        <w:t>Sistemas de recomendação</w:t>
      </w:r>
      <w:r w:rsidR="004A03D3">
        <w:t xml:space="preserve"> e contexto</w:t>
      </w:r>
      <w:bookmarkEnd w:id="2"/>
    </w:p>
    <w:p w14:paraId="4807F52A" w14:textId="15014BCE" w:rsidR="008F2AE9" w:rsidRDefault="00AC5E67" w:rsidP="0080100E">
      <w:pPr>
        <w:pStyle w:val="TextodoTrabalho"/>
      </w:pPr>
      <w:r>
        <w:t>Texto</w:t>
      </w:r>
    </w:p>
    <w:p w14:paraId="74551768" w14:textId="2817E1EC" w:rsidR="008F2AE9" w:rsidRDefault="002B6979" w:rsidP="0080100E">
      <w:pPr>
        <w:pStyle w:val="Ttulo2"/>
      </w:pPr>
      <w:bookmarkStart w:id="3" w:name="_Toc41243245"/>
      <w:r w:rsidRPr="002B6979">
        <w:t>Tipos de sistemas de recomendação</w:t>
      </w:r>
      <w:bookmarkEnd w:id="3"/>
    </w:p>
    <w:p w14:paraId="7F6FF819" w14:textId="64D8E103" w:rsidR="008F2AE9" w:rsidRDefault="00FB666C" w:rsidP="0080100E">
      <w:r>
        <w:tab/>
      </w:r>
      <w:r w:rsidR="00783075">
        <w:fldChar w:fldCharType="begin" w:fldLock="1"/>
      </w:r>
      <w:r w:rsidR="00641606">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783075">
        <w:fldChar w:fldCharType="separate"/>
      </w:r>
      <w:r w:rsidR="00783075" w:rsidRPr="00783075">
        <w:rPr>
          <w:noProof/>
        </w:rPr>
        <w:t>(DIETMAR et al., 2010)</w:t>
      </w:r>
      <w:r w:rsidR="00783075">
        <w:fldChar w:fldCharType="end"/>
      </w:r>
      <w:r w:rsidR="00783075">
        <w:t xml:space="preserve"> </w:t>
      </w:r>
      <w:r w:rsidR="00783075" w:rsidRPr="00783075">
        <w:t>traz</w:t>
      </w:r>
      <w:r w:rsidR="009D1033">
        <w:t>em</w:t>
      </w:r>
      <w:r w:rsidR="00783075" w:rsidRPr="00783075">
        <w:t xml:space="preserve"> em sua obra os 4 tipos de sistemas de recomendação, sendo eles: recomendação colaborativa, recomendação baseada em conteúdo, recomendação baseada em conhecimento, e sistemas de recomendação híbridos.</w:t>
      </w:r>
    </w:p>
    <w:p w14:paraId="6B5E51D2" w14:textId="78A1E81A" w:rsidR="006E2282" w:rsidRDefault="006E2282" w:rsidP="0080100E">
      <w:pPr>
        <w:pStyle w:val="Ttulo3"/>
      </w:pPr>
      <w:bookmarkStart w:id="4" w:name="_Toc41243246"/>
      <w:r w:rsidRPr="006E2282">
        <w:t>Sistemas de recomendação baseado em conteúdo</w:t>
      </w:r>
      <w:bookmarkEnd w:id="4"/>
    </w:p>
    <w:p w14:paraId="039AD2B4" w14:textId="357C03A5" w:rsidR="00870D6F" w:rsidRPr="00870D6F" w:rsidRDefault="00431A87" w:rsidP="0080100E">
      <w:r>
        <w:tab/>
      </w:r>
      <w:r w:rsidR="00641606"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futuramente recomendar outros filmes desse mesmo gênero. </w:t>
      </w:r>
      <w:r w:rsidR="00641606">
        <w:fldChar w:fldCharType="begin" w:fldLock="1"/>
      </w:r>
      <w:r w:rsidR="008647B7">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641606">
        <w:fldChar w:fldCharType="separate"/>
      </w:r>
      <w:r w:rsidR="00641606" w:rsidRPr="00641606">
        <w:rPr>
          <w:noProof/>
        </w:rPr>
        <w:t>(RICCI; ROKACH; SHAPIRA, 2011)</w:t>
      </w:r>
      <w:r w:rsidR="00641606">
        <w:fldChar w:fldCharType="end"/>
      </w:r>
    </w:p>
    <w:p w14:paraId="6C5F54D7" w14:textId="5AF38FA4" w:rsidR="006E2282" w:rsidRDefault="006E2282" w:rsidP="0080100E">
      <w:pPr>
        <w:pStyle w:val="Ttulo3"/>
      </w:pPr>
      <w:bookmarkStart w:id="5" w:name="_Toc41243247"/>
      <w:r w:rsidRPr="006E2282">
        <w:t>Sistemas de recomendação colaborativo</w:t>
      </w:r>
      <w:bookmarkEnd w:id="5"/>
    </w:p>
    <w:p w14:paraId="011BFEAD" w14:textId="29254605" w:rsidR="00870D6F" w:rsidRPr="00870D6F" w:rsidRDefault="0011263A" w:rsidP="0080100E">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rsidR="008647B7">
        <w:fldChar w:fldCharType="begin" w:fldLock="1"/>
      </w:r>
      <w:r w:rsidR="00883021">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647B7">
        <w:fldChar w:fldCharType="separate"/>
      </w:r>
      <w:r w:rsidR="008647B7" w:rsidRPr="008647B7">
        <w:rPr>
          <w:noProof/>
        </w:rPr>
        <w:t>(DIETMAR et al., 2010)</w:t>
      </w:r>
      <w:r w:rsidR="008647B7">
        <w:fldChar w:fldCharType="end"/>
      </w:r>
    </w:p>
    <w:p w14:paraId="204FA27B" w14:textId="1D9CB01D" w:rsidR="006E2282" w:rsidRDefault="006E2282" w:rsidP="0080100E">
      <w:pPr>
        <w:pStyle w:val="Ttulo3"/>
      </w:pPr>
      <w:bookmarkStart w:id="6" w:name="_Toc41243248"/>
      <w:r w:rsidRPr="006E2282">
        <w:t xml:space="preserve">Sistemas de recomendação baseado em </w:t>
      </w:r>
      <w:r w:rsidR="00473AC1">
        <w:t>aprendizado</w:t>
      </w:r>
      <w:bookmarkEnd w:id="6"/>
    </w:p>
    <w:p w14:paraId="2D3638F2" w14:textId="1C763AB4" w:rsidR="00870D6F" w:rsidRPr="00870D6F" w:rsidRDefault="004F05A8" w:rsidP="0080100E">
      <w:r>
        <w:tab/>
      </w:r>
      <w:r w:rsidR="00473AC1"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rsidR="00883021">
        <w:t xml:space="preserve"> </w:t>
      </w:r>
      <w:r w:rsidR="00883021">
        <w:fldChar w:fldCharType="begin" w:fldLock="1"/>
      </w:r>
      <w:r w:rsidR="00D37417">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83021">
        <w:fldChar w:fldCharType="separate"/>
      </w:r>
      <w:r w:rsidR="00883021" w:rsidRPr="00883021">
        <w:rPr>
          <w:noProof/>
        </w:rPr>
        <w:t>(DIETMAR et al., 2010)</w:t>
      </w:r>
      <w:r w:rsidR="00883021">
        <w:fldChar w:fldCharType="end"/>
      </w:r>
    </w:p>
    <w:p w14:paraId="70C88B84" w14:textId="7CF03B5F" w:rsidR="006E2282" w:rsidRDefault="006E2282" w:rsidP="0080100E">
      <w:pPr>
        <w:pStyle w:val="Ttulo3"/>
      </w:pPr>
      <w:bookmarkStart w:id="7" w:name="_Toc41243249"/>
      <w:r w:rsidRPr="006E2282">
        <w:t>Sistemas de recomendação híbrido</w:t>
      </w:r>
      <w:r w:rsidR="00883021">
        <w:t>s</w:t>
      </w:r>
      <w:bookmarkEnd w:id="7"/>
    </w:p>
    <w:p w14:paraId="11516029" w14:textId="46B0EC0B" w:rsidR="00870D6F" w:rsidRPr="00870D6F" w:rsidRDefault="003679F5" w:rsidP="0080100E">
      <w:r>
        <w:lastRenderedPageBreak/>
        <w:tab/>
      </w:r>
      <w:r w:rsidR="00883021" w:rsidRPr="00883021">
        <w:t xml:space="preserve">E por último, e não menos importante, </w:t>
      </w:r>
      <w:r w:rsidR="00D37417">
        <w:fldChar w:fldCharType="begin" w:fldLock="1"/>
      </w:r>
      <w:r w:rsidR="00992898">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fldChar w:fldCharType="separate"/>
      </w:r>
      <w:r w:rsidR="00D37417" w:rsidRPr="00D37417">
        <w:rPr>
          <w:noProof/>
        </w:rPr>
        <w:t>(DIETMAR et al., 2010)</w:t>
      </w:r>
      <w:r w:rsidR="00D37417">
        <w:fldChar w:fldCharType="end"/>
      </w:r>
      <w:r w:rsidR="00D37417">
        <w:t xml:space="preserve"> </w:t>
      </w:r>
      <w:r w:rsidR="00883021" w:rsidRPr="00883021">
        <w:t xml:space="preserve">traz em sua obra o modelo híbrido de recomendação, onde a ideia e combinar as diferentes técnicas, buscando gerara uma boa e mais assertiva recomendação. </w:t>
      </w:r>
      <w:r w:rsidR="00D37417">
        <w:fldChar w:fldCharType="begin" w:fldLock="1"/>
      </w:r>
      <w:r w:rsidR="00992898">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fldChar w:fldCharType="separate"/>
      </w:r>
      <w:r w:rsidR="00D37417" w:rsidRPr="00D37417">
        <w:rPr>
          <w:noProof/>
        </w:rPr>
        <w:t>(DIETMAR et al., 2010)</w:t>
      </w:r>
      <w:r w:rsidR="00D37417">
        <w:fldChar w:fldCharType="end"/>
      </w:r>
    </w:p>
    <w:p w14:paraId="1C069877" w14:textId="247B92B5" w:rsidR="004625D3" w:rsidRPr="004625D3" w:rsidRDefault="00310F84" w:rsidP="0080100E">
      <w:pPr>
        <w:pStyle w:val="Ttulo2"/>
      </w:pPr>
      <w:bookmarkStart w:id="8" w:name="_Toc41243250"/>
      <w:r w:rsidRPr="00310F84">
        <w:t>Algoritmos de sistemas de recomendação</w:t>
      </w:r>
      <w:bookmarkEnd w:id="8"/>
    </w:p>
    <w:p w14:paraId="7204713D" w14:textId="3DD7CD95" w:rsidR="008F2AE9" w:rsidRDefault="000E08FD" w:rsidP="0080100E">
      <w:r>
        <w:t>Texto</w:t>
      </w:r>
    </w:p>
    <w:p w14:paraId="2F792CCB" w14:textId="0C9B8E97" w:rsidR="008F2AE9" w:rsidRDefault="004625D3" w:rsidP="0080100E">
      <w:pPr>
        <w:pStyle w:val="Ttulo2"/>
      </w:pPr>
      <w:bookmarkStart w:id="9" w:name="_Toc41243251"/>
      <w:r w:rsidRPr="004625D3">
        <w:t xml:space="preserve">Técnicas para avaliar </w:t>
      </w:r>
      <w:r w:rsidR="00B0079B" w:rsidRPr="004625D3">
        <w:t>OS RESULTADOS</w:t>
      </w:r>
      <w:r w:rsidRPr="004625D3">
        <w:t xml:space="preserve"> de um RecSys</w:t>
      </w:r>
      <w:bookmarkEnd w:id="9"/>
    </w:p>
    <w:p w14:paraId="56B8367F" w14:textId="77777777" w:rsidR="008F2AE9" w:rsidRDefault="008F2AE9" w:rsidP="0080100E">
      <w:pPr>
        <w:pStyle w:val="TextodoTrabalho"/>
      </w:pPr>
      <w:r>
        <w:t>Texto</w:t>
      </w:r>
    </w:p>
    <w:p w14:paraId="740F7C4D" w14:textId="452D492F" w:rsidR="008F2AE9" w:rsidRDefault="008F2AE9" w:rsidP="0080100E"/>
    <w:p w14:paraId="1ACC3228" w14:textId="65BAD806" w:rsidR="002B6979" w:rsidRDefault="002B6979" w:rsidP="0080100E">
      <w:pPr>
        <w:pStyle w:val="Ttulo1"/>
      </w:pPr>
      <w:bookmarkStart w:id="10" w:name="_Toc41243252"/>
      <w:r>
        <w:lastRenderedPageBreak/>
        <w:t>Trabalhos relacionados</w:t>
      </w:r>
      <w:bookmarkEnd w:id="10"/>
    </w:p>
    <w:p w14:paraId="5CB45EF1" w14:textId="5C44D5AB" w:rsidR="00F66337" w:rsidRDefault="00471239" w:rsidP="0080100E">
      <w:r>
        <w:tab/>
      </w:r>
      <w:r w:rsidR="000B7BD9">
        <w:t>Os sistemas de recomendação musical iniciaram nos anos 90 e tem evoluído muito desde então,</w:t>
      </w:r>
      <w:r w:rsidR="008977E3">
        <w:t xml:space="preserve"> ao ponto de que hoje existem </w:t>
      </w:r>
      <w:r w:rsidR="000B7BD9">
        <w:t>diversos trabalhos relacionados a esse assunto para área.</w:t>
      </w:r>
      <w:r>
        <w:t xml:space="preserve"> Nesse capítulo </w:t>
      </w:r>
      <w:r w:rsidR="005614A6">
        <w:t>será</w:t>
      </w:r>
      <w:r>
        <w:t xml:space="preserve"> abordado os diversos trabalhos encontrados a partir de uma revisão realizada sobre o assunto.</w:t>
      </w:r>
    </w:p>
    <w:p w14:paraId="57C5E034" w14:textId="64F8D986" w:rsidR="004A66A0" w:rsidRDefault="004A66A0" w:rsidP="0080100E">
      <w:pPr>
        <w:pStyle w:val="Ttulo2"/>
      </w:pPr>
      <w:bookmarkStart w:id="11" w:name="_Toc41243253"/>
      <w:r>
        <w:t>O protocolo d</w:t>
      </w:r>
      <w:r w:rsidR="00765824">
        <w:t>e</w:t>
      </w:r>
      <w:r>
        <w:t xml:space="preserve"> revisão</w:t>
      </w:r>
      <w:bookmarkEnd w:id="11"/>
    </w:p>
    <w:p w14:paraId="42D42C32" w14:textId="1B76998A" w:rsidR="0071123B" w:rsidRDefault="0071123B" w:rsidP="0080100E">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087DCDB" w:rsidR="008D579B" w:rsidRDefault="003771D9" w:rsidP="0080100E">
      <w:r>
        <w:tab/>
      </w:r>
      <w:r w:rsidR="00C4780B">
        <w:t xml:space="preserve">Dado o foco da pesquisa e o conteúdo </w:t>
      </w:r>
      <w:r w:rsidR="00D50112">
        <w:t>encontrado</w:t>
      </w:r>
      <w:r w:rsidR="00C4780B">
        <w:t xml:space="preserve"> até o momento, foi feito uma lista de interesses que serão abordados nessa </w:t>
      </w:r>
      <w:r w:rsidR="00E377FC">
        <w:t>revisão</w:t>
      </w:r>
      <w:r w:rsidR="00D50112">
        <w:t>, deles:</w:t>
      </w:r>
    </w:p>
    <w:p w14:paraId="5D908246" w14:textId="4BBE7B7E" w:rsidR="00C73ED4" w:rsidRDefault="00C73ED4" w:rsidP="0080100E">
      <w:pPr>
        <w:pStyle w:val="PargrafodaLista"/>
        <w:numPr>
          <w:ilvl w:val="0"/>
          <w:numId w:val="32"/>
        </w:numPr>
      </w:pPr>
      <w:r>
        <w:t xml:space="preserve">Estudos </w:t>
      </w:r>
      <w:r w:rsidR="00913C91">
        <w:t>r</w:t>
      </w:r>
      <w:r>
        <w:t>ealizados</w:t>
      </w:r>
    </w:p>
    <w:p w14:paraId="4F1E7AE9" w14:textId="6F1BD88F" w:rsidR="00D50112" w:rsidRDefault="00D50112" w:rsidP="0080100E">
      <w:pPr>
        <w:pStyle w:val="PargrafodaLista"/>
        <w:numPr>
          <w:ilvl w:val="0"/>
          <w:numId w:val="32"/>
        </w:numPr>
      </w:pPr>
      <w:r>
        <w:t xml:space="preserve">Técnicas </w:t>
      </w:r>
      <w:r w:rsidR="00362D8A">
        <w:t xml:space="preserve">de recomendação </w:t>
      </w:r>
      <w:r>
        <w:t>utilizada</w:t>
      </w:r>
      <w:r w:rsidR="00362D8A">
        <w:t>s</w:t>
      </w:r>
    </w:p>
    <w:p w14:paraId="47B80A35" w14:textId="174099BC" w:rsidR="00D50112" w:rsidRDefault="00362D8A" w:rsidP="0080100E">
      <w:pPr>
        <w:pStyle w:val="PargrafodaLista"/>
        <w:numPr>
          <w:ilvl w:val="0"/>
          <w:numId w:val="32"/>
        </w:numPr>
      </w:pPr>
      <w:r>
        <w:t>Contextos utilizados</w:t>
      </w:r>
      <w:r w:rsidR="00804534">
        <w:t xml:space="preserve"> para recomendação</w:t>
      </w:r>
    </w:p>
    <w:p w14:paraId="2B572389" w14:textId="77777777" w:rsidR="008D579B" w:rsidRDefault="008D579B" w:rsidP="0080100E"/>
    <w:p w14:paraId="24567107" w14:textId="6C7A4FE0" w:rsidR="008D579B" w:rsidRDefault="008D579B" w:rsidP="0080100E">
      <w:r>
        <w:tab/>
      </w:r>
      <w:r w:rsidRPr="008D579B">
        <w:t>A partir do escopo de revisão que esse trabalho está inserido, foi definido certas palavras</w:t>
      </w:r>
      <w:r>
        <w:t>-chaves para auxiliar no desenvolvimento da revisão, elas são:</w:t>
      </w:r>
    </w:p>
    <w:p w14:paraId="67426CE3" w14:textId="0FEFBBE9" w:rsidR="008D579B" w:rsidRDefault="008D579B" w:rsidP="0080100E">
      <w:pPr>
        <w:pStyle w:val="PargrafodaLista"/>
        <w:numPr>
          <w:ilvl w:val="0"/>
          <w:numId w:val="33"/>
        </w:numPr>
      </w:pPr>
      <w:r w:rsidRPr="008D579B">
        <w:t>RecSys</w:t>
      </w:r>
    </w:p>
    <w:p w14:paraId="26AA3250" w14:textId="2287B641" w:rsidR="008D579B" w:rsidRPr="0080100E" w:rsidRDefault="008D579B" w:rsidP="0080100E">
      <w:pPr>
        <w:pStyle w:val="PargrafodaLista"/>
        <w:numPr>
          <w:ilvl w:val="0"/>
          <w:numId w:val="33"/>
        </w:numPr>
        <w:rPr>
          <w:lang w:val="en-US"/>
        </w:rPr>
      </w:pPr>
      <w:r w:rsidRPr="0080100E">
        <w:rPr>
          <w:lang w:val="en-US"/>
        </w:rPr>
        <w:t>Machine Learning</w:t>
      </w:r>
    </w:p>
    <w:p w14:paraId="703195DE" w14:textId="61281D29" w:rsidR="008D579B" w:rsidRDefault="008D579B" w:rsidP="0080100E">
      <w:pPr>
        <w:pStyle w:val="PargrafodaLista"/>
        <w:numPr>
          <w:ilvl w:val="0"/>
          <w:numId w:val="33"/>
        </w:numPr>
      </w:pPr>
      <w:r w:rsidRPr="008D579B">
        <w:t>Sistemas de recomendação musical</w:t>
      </w:r>
    </w:p>
    <w:p w14:paraId="5C02332F" w14:textId="562605CC" w:rsidR="008D579B" w:rsidRPr="0080100E" w:rsidRDefault="006676C9" w:rsidP="0080100E">
      <w:pPr>
        <w:pStyle w:val="PargrafodaLista"/>
        <w:numPr>
          <w:ilvl w:val="0"/>
          <w:numId w:val="33"/>
        </w:numPr>
        <w:rPr>
          <w:lang w:val="en-US"/>
        </w:rPr>
      </w:pPr>
      <w:r w:rsidRPr="0080100E">
        <w:rPr>
          <w:lang w:val="en-US"/>
        </w:rPr>
        <w:t>Context-aware</w:t>
      </w:r>
    </w:p>
    <w:p w14:paraId="0BB93815" w14:textId="453823E2" w:rsidR="00CC24CC" w:rsidRDefault="00CC24CC" w:rsidP="0080100E">
      <w:pPr>
        <w:rPr>
          <w:lang w:val="en-US"/>
        </w:rPr>
      </w:pPr>
    </w:p>
    <w:p w14:paraId="12B874AC" w14:textId="723DA24D" w:rsidR="004C6DA1" w:rsidRDefault="00CC24CC" w:rsidP="0080100E">
      <w:r>
        <w:tab/>
      </w:r>
      <w:r w:rsidRPr="00CC24CC">
        <w:t>Para realizar a busca dos trabalhos relacionados ao foco de pesquisa da revisão</w:t>
      </w:r>
      <w:r w:rsidR="00310EA6">
        <w:t>, por indicação dos orientadores desse trabalho</w:t>
      </w:r>
      <w:r w:rsidR="00936FA8">
        <w:t xml:space="preserve">, 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E61BDD">
        <w:t>.</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p>
    <w:p w14:paraId="15C57144" w14:textId="00851DC3" w:rsidR="00CC24CC" w:rsidRDefault="004C6DA1" w:rsidP="0080100E">
      <w:r>
        <w:tab/>
      </w:r>
      <w:r w:rsidR="00AB5053">
        <w:t xml:space="preserve">  </w:t>
      </w:r>
      <w:r>
        <w:t xml:space="preserve">Além das fontes, será desenvolvido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Pois, 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voltada ao foco, </w:t>
      </w:r>
      <w:r w:rsidR="00FB7A79">
        <w:t>será</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152AD4">
      <w:pPr>
        <w:rPr>
          <w:i/>
          <w:iCs w:val="0"/>
          <w:lang w:val="en-US"/>
        </w:rPr>
      </w:pPr>
      <w:r w:rsidRPr="009F310A">
        <w:lastRenderedPageBreak/>
        <w:tab/>
      </w:r>
      <w:r w:rsidR="00CD5882" w:rsidRPr="00152AD4">
        <w:rPr>
          <w:i/>
          <w:iCs w:val="0"/>
          <w:lang w:val="en-US"/>
        </w:rPr>
        <w:t>((“RecSys” OR “recommender systems”)</w:t>
      </w:r>
      <w:r w:rsidR="00BD6401" w:rsidRPr="00152AD4">
        <w:rPr>
          <w:i/>
          <w:iCs w:val="0"/>
          <w:lang w:val="en-US"/>
        </w:rPr>
        <w:t xml:space="preserve"> AND (“machine learning”)</w:t>
      </w:r>
      <w:r w:rsidR="00CD5882" w:rsidRPr="00152AD4">
        <w:rPr>
          <w:i/>
          <w:iCs w:val="0"/>
          <w:lang w:val="en-US"/>
        </w:rPr>
        <w:t xml:space="preserve"> AND (“music” OR “musical”) AND (“behavioral context” OR “environmental context” OR “context-aware”))</w:t>
      </w:r>
    </w:p>
    <w:p w14:paraId="6FAFEF5B" w14:textId="55ED819A" w:rsidR="004A3A38" w:rsidRDefault="004A3A38" w:rsidP="0080100E">
      <w:r>
        <w:rPr>
          <w:lang w:val="en-US"/>
        </w:rPr>
        <w:tab/>
      </w:r>
      <w:r w:rsidRPr="004A3A38">
        <w:t>Com os resultados d</w:t>
      </w:r>
      <w:r>
        <w:t>a</w:t>
      </w:r>
      <w:r w:rsidRPr="004A3A38">
        <w:t xml:space="preserve"> b</w:t>
      </w:r>
      <w:r>
        <w:t xml:space="preserve">usca </w:t>
      </w:r>
      <w:r w:rsidR="00C415DA">
        <w:t xml:space="preserve">cada trabalho </w:t>
      </w:r>
      <w:r>
        <w:t>será analisado</w:t>
      </w:r>
      <w:r w:rsidR="00C415DA">
        <w:t xml:space="preserve"> e esta análise está dividida em quatro etapas.</w:t>
      </w:r>
      <w:r>
        <w:t xml:space="preserve"> </w:t>
      </w:r>
      <w:r w:rsidR="00C415DA">
        <w:t>A leitura inicial, primeira etapa, será feita no título de cada artigo</w:t>
      </w:r>
      <w:r>
        <w:t xml:space="preserve">, </w:t>
      </w:r>
      <w:r w:rsidR="00C415DA">
        <w:t xml:space="preserve">e </w:t>
      </w:r>
      <w:r>
        <w:t>ser</w:t>
      </w:r>
      <w:r w:rsidR="00C415DA">
        <w:t>ão</w:t>
      </w:r>
      <w:r>
        <w:t xml:space="preserve"> mantido</w:t>
      </w:r>
      <w:r w:rsidR="00C415DA">
        <w:t>s</w:t>
      </w:r>
      <w:r>
        <w:t xml:space="preserve"> </w:t>
      </w:r>
      <w:r w:rsidR="00C415DA">
        <w:t xml:space="preserve">àqueles </w:t>
      </w:r>
      <w:r>
        <w:t>que indicam uma relação com ess</w:t>
      </w:r>
      <w:r w:rsidR="0087774B">
        <w:t>a pesquisa</w:t>
      </w:r>
      <w:r>
        <w:t>.</w:t>
      </w:r>
      <w:r w:rsidR="0087774B">
        <w:t xml:space="preserve"> A segunda etapa </w:t>
      </w:r>
      <w:r w:rsidR="004E2D96">
        <w:t>consist</w:t>
      </w:r>
      <w:r w:rsidR="00C415DA">
        <w:t>irá</w:t>
      </w:r>
      <w:r w:rsidR="004E2D96">
        <w:t xml:space="preserve"> em</w:t>
      </w:r>
      <w:r w:rsidR="0087774B">
        <w:t xml:space="preserve"> realizar uma leitura dos resumos desses trabalhos</w:t>
      </w:r>
      <w:r w:rsidR="001D208F">
        <w:t xml:space="preserve"> e manter </w:t>
      </w:r>
      <w:r w:rsidR="00C415DA">
        <w:t>àqueles adequados.</w:t>
      </w:r>
      <w:r w:rsidR="008720F9">
        <w:t xml:space="preserve"> </w:t>
      </w:r>
      <w:r w:rsidR="00C415DA">
        <w:t>A etapa três</w:t>
      </w:r>
      <w:r w:rsidR="008720F9">
        <w:t xml:space="preserve"> </w:t>
      </w:r>
      <w:r w:rsidR="00C415DA">
        <w:t>realizará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8720F9">
        <w:t>.</w:t>
      </w:r>
      <w:r w:rsidR="00C415DA">
        <w:t xml:space="preserve"> A última etapa é representada pela leitura total dos artigos selecionados.</w:t>
      </w:r>
    </w:p>
    <w:p w14:paraId="2FCF9930" w14:textId="3A76B48B" w:rsidR="009C0BCD" w:rsidRPr="004A3A38" w:rsidRDefault="009C0BCD" w:rsidP="0080100E">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essa revisão trará</w:t>
      </w:r>
      <w:r w:rsidR="004F5590">
        <w:t xml:space="preserve"> informações de cada publicação, visando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será desenvolvid</w:t>
      </w:r>
      <w:r w:rsidR="00C415DA">
        <w:t>a</w:t>
      </w:r>
      <w:r w:rsidR="00C777DD">
        <w:t xml:space="preserve"> uma tabela relacionando </w:t>
      </w:r>
      <w:r w:rsidR="00C415DA">
        <w:t>as</w:t>
      </w:r>
      <w:r w:rsidR="00C777DD">
        <w:t xml:space="preserve"> funcionalidades existentes e o uso delas nos trabalhos encontrados.</w:t>
      </w:r>
    </w:p>
    <w:p w14:paraId="15D58142" w14:textId="140405CB" w:rsidR="0074777A" w:rsidRPr="004A3A38" w:rsidRDefault="0074777A" w:rsidP="0080100E">
      <w:pPr>
        <w:pStyle w:val="Ttulo2"/>
      </w:pPr>
      <w:bookmarkStart w:id="12" w:name="_Toc41243254"/>
      <w:r w:rsidRPr="004A3A38">
        <w:t>PROCURA NOS MOTORES DE BUSCA</w:t>
      </w:r>
      <w:bookmarkEnd w:id="12"/>
    </w:p>
    <w:p w14:paraId="3923CE91" w14:textId="77777777" w:rsidR="00C42379" w:rsidRDefault="00C42379" w:rsidP="0040163B">
      <w:pPr>
        <w:jc w:val="center"/>
      </w:pPr>
      <w:r>
        <w:rPr>
          <w:noProof/>
        </w:rPr>
        <w:drawing>
          <wp:inline distT="0" distB="0" distL="0" distR="0" wp14:anchorId="03CCC2B4" wp14:editId="13306BE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75817" cy="2484225"/>
                    </a:xfrm>
                    <a:prstGeom prst="rect">
                      <a:avLst/>
                    </a:prstGeom>
                  </pic:spPr>
                </pic:pic>
              </a:graphicData>
            </a:graphic>
          </wp:inline>
        </w:drawing>
      </w:r>
    </w:p>
    <w:p w14:paraId="6ED7B5A5" w14:textId="401C2A09" w:rsidR="00C42379" w:rsidRDefault="00C42379" w:rsidP="0040163B">
      <w:pPr>
        <w:pStyle w:val="Legenda"/>
        <w:jc w:val="center"/>
      </w:pPr>
      <w:bookmarkStart w:id="13" w:name="_Ref40822595"/>
      <w:bookmarkStart w:id="14" w:name="_Ref40822554"/>
      <w:bookmarkStart w:id="15" w:name="_Toc41243219"/>
      <w:r>
        <w:t xml:space="preserve">Figura </w:t>
      </w:r>
      <w:r w:rsidR="0097624C">
        <w:fldChar w:fldCharType="begin"/>
      </w:r>
      <w:r w:rsidR="0097624C">
        <w:instrText xml:space="preserve"> SEQ Figura \* ARABIC </w:instrText>
      </w:r>
      <w:r w:rsidR="0097624C">
        <w:fldChar w:fldCharType="separate"/>
      </w:r>
      <w:r w:rsidR="003B56C3">
        <w:rPr>
          <w:noProof/>
        </w:rPr>
        <w:t>1</w:t>
      </w:r>
      <w:r w:rsidR="0097624C">
        <w:rPr>
          <w:noProof/>
        </w:rPr>
        <w:fldChar w:fldCharType="end"/>
      </w:r>
      <w:bookmarkEnd w:id="13"/>
      <w:r w:rsidR="009D23B5">
        <w:rPr>
          <w:noProof/>
        </w:rPr>
        <w:t xml:space="preserve"> -</w:t>
      </w:r>
      <w:r>
        <w:t xml:space="preserve"> Motor</w:t>
      </w:r>
      <w:r w:rsidR="00A850AA">
        <w:t xml:space="preserve"> avançado</w:t>
      </w:r>
      <w:r>
        <w:t xml:space="preserve"> de busca da</w:t>
      </w:r>
      <w:r w:rsidRPr="00A841A0">
        <w:t xml:space="preserve"> ACM (</w:t>
      </w:r>
      <w:r w:rsidR="00F66243" w:rsidRPr="00A841A0">
        <w:t>próprio</w:t>
      </w:r>
      <w:r w:rsidRPr="00A841A0">
        <w:t>, 2020)</w:t>
      </w:r>
      <w:bookmarkEnd w:id="14"/>
      <w:bookmarkEnd w:id="15"/>
    </w:p>
    <w:p w14:paraId="565BD62B" w14:textId="5455CD19" w:rsidR="00B15B79" w:rsidRDefault="00C42379" w:rsidP="0080100E">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 xml:space="preserve">oi realizado a </w:t>
      </w:r>
      <w:r w:rsidR="006874EC">
        <w:t>pesquisa</w:t>
      </w:r>
      <w:r w:rsidR="00A478F0" w:rsidRPr="00A478F0">
        <w:t xml:space="preserve"> n</w:t>
      </w:r>
      <w:r w:rsidR="00A478F0">
        <w:t>o</w:t>
      </w:r>
      <w:r w:rsidR="007B3596">
        <w:t xml:space="preserve"> motor de busca </w:t>
      </w:r>
      <w:r w:rsidR="00A478F0">
        <w:t>apresentado</w:t>
      </w:r>
      <w:r w:rsidR="006874EC">
        <w:t xml:space="preserve"> a partir d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ilustram esse processo.</w:t>
      </w:r>
      <w:r w:rsidR="00F13431">
        <w:t xml:space="preserve"> Todos trouxeram resultados pertinentes ao trabalho</w:t>
      </w:r>
      <w:r w:rsidR="00F5664D">
        <w:t xml:space="preserve"> logo na primeira </w:t>
      </w:r>
      <w:r w:rsidR="00C7667F">
        <w:t>página</w:t>
      </w:r>
      <w:r w:rsidR="00F5664D">
        <w:t xml:space="preserve"> da aplicação.</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proofErr w:type="spellStart"/>
      <w:r w:rsidR="003C5B9A" w:rsidRPr="00D91121">
        <w:rPr>
          <w:i/>
        </w:rPr>
        <w:t>string</w:t>
      </w:r>
      <w:proofErr w:type="spellEnd"/>
      <w:r w:rsidR="003C5B9A">
        <w:t xml:space="preserve"> de busca</w:t>
      </w:r>
      <w:r w:rsidR="000500A2">
        <w:t>.</w:t>
      </w:r>
    </w:p>
    <w:p w14:paraId="1CBB6B1F" w14:textId="5B86E40D" w:rsidR="00826009" w:rsidRDefault="005229A4" w:rsidP="0040163B">
      <w:pPr>
        <w:jc w:val="center"/>
      </w:pPr>
      <w:r w:rsidRPr="005229A4">
        <w:rPr>
          <w:noProof/>
        </w:rPr>
        <w:lastRenderedPageBreak/>
        <w:drawing>
          <wp:inline distT="0" distB="0" distL="0" distR="0" wp14:anchorId="60E7AE46" wp14:editId="1AC1C9B3">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59D14E23" w14:textId="6AA7AFB0" w:rsidR="00826009" w:rsidRDefault="00826009" w:rsidP="0040163B">
      <w:pPr>
        <w:pStyle w:val="Legenda"/>
        <w:jc w:val="center"/>
      </w:pPr>
      <w:bookmarkStart w:id="16" w:name="_Ref40822631"/>
      <w:bookmarkStart w:id="17" w:name="_Toc41243220"/>
      <w:r>
        <w:t xml:space="preserve">Figura </w:t>
      </w:r>
      <w:r w:rsidR="0097624C">
        <w:fldChar w:fldCharType="begin"/>
      </w:r>
      <w:r w:rsidR="0097624C">
        <w:instrText xml:space="preserve"> SEQ Figura \* ARABIC </w:instrText>
      </w:r>
      <w:r w:rsidR="0097624C">
        <w:fldChar w:fldCharType="separate"/>
      </w:r>
      <w:r w:rsidR="003B56C3">
        <w:rPr>
          <w:noProof/>
        </w:rPr>
        <w:t>2</w:t>
      </w:r>
      <w:r w:rsidR="0097624C">
        <w:rPr>
          <w:noProof/>
        </w:rPr>
        <w:fldChar w:fldCharType="end"/>
      </w:r>
      <w:bookmarkEnd w:id="16"/>
      <w:r w:rsidR="007E41DF">
        <w:rPr>
          <w:noProof/>
        </w:rPr>
        <w:t xml:space="preserve"> -</w:t>
      </w:r>
      <w:r>
        <w:t xml:space="preserve"> Resultado de busca dos </w:t>
      </w:r>
      <w:proofErr w:type="spellStart"/>
      <w:r>
        <w:t>proceedings</w:t>
      </w:r>
      <w:proofErr w:type="spellEnd"/>
      <w:r>
        <w:t xml:space="preserve"> no motor de busca da ACM (próprio, 2020)</w:t>
      </w:r>
      <w:bookmarkEnd w:id="17"/>
    </w:p>
    <w:p w14:paraId="53F7643E" w14:textId="080E55D1" w:rsidR="00C42379" w:rsidRDefault="003B2512" w:rsidP="0080100E">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l relacionado a área f</w:t>
      </w:r>
      <w:r w:rsidR="00E360C9">
        <w:t>oi mantido somente os artigos publicados nos últimos 5 anos.</w:t>
      </w:r>
      <w:r w:rsidR="007F09C5">
        <w:t xml:space="preserve"> </w:t>
      </w:r>
      <w:r w:rsidR="00EA567B">
        <w:t>V</w:t>
      </w:r>
      <w:r w:rsidR="007F09C5">
        <w:t xml:space="preserve">isando trazer um conteúdo mais técnico para o trabalho, </w:t>
      </w:r>
      <w:r w:rsidR="00F01269">
        <w:t>foi reduzido</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 esses filtros, a quantidade de trabalhos encontrados passou para 8</w:t>
      </w:r>
      <w:r w:rsidR="003B0444">
        <w:t>3</w:t>
      </w:r>
      <w:r w:rsidR="00E360C9">
        <w:t>.</w:t>
      </w:r>
      <w:r w:rsidR="0094466A">
        <w:t xml:space="preserve"> Então reduzindo</w:t>
      </w:r>
      <w:r>
        <w:t xml:space="preserve"> a quantidade de trabalhos relacionados </w:t>
      </w:r>
      <w:r w:rsidR="00470688">
        <w:t xml:space="preserve">se fez </w:t>
      </w:r>
      <w:r>
        <w:t>possível a revisão de todos no tempo hábil</w:t>
      </w:r>
      <w:r w:rsidR="009024E7">
        <w:t xml:space="preserve"> disponível</w:t>
      </w:r>
      <w:r>
        <w:t xml:space="preserve"> para desenvolver esse trabalho.</w:t>
      </w:r>
    </w:p>
    <w:p w14:paraId="798580A2" w14:textId="77777777" w:rsidR="00FC71AF" w:rsidRDefault="00FC71AF" w:rsidP="0040163B">
      <w:pPr>
        <w:jc w:val="center"/>
      </w:pPr>
    </w:p>
    <w:p w14:paraId="453ACA90" w14:textId="492708B2" w:rsidR="00F34FC3" w:rsidRDefault="003B0444" w:rsidP="0040163B">
      <w:pPr>
        <w:jc w:val="center"/>
      </w:pPr>
      <w:r w:rsidRPr="003B0444">
        <w:rPr>
          <w:noProof/>
        </w:rPr>
        <w:drawing>
          <wp:inline distT="0" distB="0" distL="0" distR="0" wp14:anchorId="5C6EAB7D" wp14:editId="652D1485">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09CD7146" w14:textId="4B7CF086" w:rsidR="00F34FC3" w:rsidRDefault="00F34FC3" w:rsidP="0040163B">
      <w:pPr>
        <w:pStyle w:val="Legenda"/>
        <w:jc w:val="center"/>
      </w:pPr>
      <w:bookmarkStart w:id="18" w:name="_Ref40822641"/>
      <w:bookmarkStart w:id="19" w:name="_Toc41243221"/>
      <w:r>
        <w:t xml:space="preserve">Figura </w:t>
      </w:r>
      <w:r w:rsidR="0097624C">
        <w:fldChar w:fldCharType="begin"/>
      </w:r>
      <w:r w:rsidR="0097624C">
        <w:instrText xml:space="preserve"> SEQ Figura \* ARABIC </w:instrText>
      </w:r>
      <w:r w:rsidR="0097624C">
        <w:fldChar w:fldCharType="separate"/>
      </w:r>
      <w:r w:rsidR="003B56C3">
        <w:rPr>
          <w:noProof/>
        </w:rPr>
        <w:t>3</w:t>
      </w:r>
      <w:r w:rsidR="0097624C">
        <w:rPr>
          <w:noProof/>
        </w:rPr>
        <w:fldChar w:fldCharType="end"/>
      </w:r>
      <w:bookmarkEnd w:id="18"/>
      <w:r w:rsidR="00E826C2">
        <w:rPr>
          <w:noProof/>
        </w:rPr>
        <w:t xml:space="preserve"> -</w:t>
      </w:r>
      <w:r>
        <w:t xml:space="preserve"> </w:t>
      </w:r>
      <w:r w:rsidRPr="00353DD1">
        <w:t xml:space="preserve">Resultado de busca dos </w:t>
      </w:r>
      <w:proofErr w:type="spellStart"/>
      <w:r>
        <w:t>journals</w:t>
      </w:r>
      <w:proofErr w:type="spellEnd"/>
      <w:r w:rsidRPr="00353DD1">
        <w:t xml:space="preserve"> no motor de busca da ACM (próprio, 2020)</w:t>
      </w:r>
      <w:bookmarkEnd w:id="19"/>
    </w:p>
    <w:p w14:paraId="610807AF" w14:textId="08843906" w:rsidR="00006881" w:rsidRPr="00A478F0" w:rsidRDefault="00006881" w:rsidP="0080100E">
      <w:r>
        <w:tab/>
        <w:t xml:space="preserve">A quantidade de trabalhos encontrados na ACM relacionados a </w:t>
      </w:r>
      <w:proofErr w:type="spellStart"/>
      <w:r w:rsidRPr="000500A2">
        <w:rPr>
          <w:i/>
        </w:rPr>
        <w:t>string</w:t>
      </w:r>
      <w:proofErr w:type="spellEnd"/>
      <w:r>
        <w:t xml:space="preserve"> de busca foi muito alta, isso</w:t>
      </w:r>
      <w:r w:rsidR="00C3617C">
        <w:t xml:space="preserve"> </w:t>
      </w:r>
      <w:r w:rsidR="001114F6">
        <w:t>aconteceu</w:t>
      </w:r>
      <w:r>
        <w:t xml:space="preserve"> devido a </w:t>
      </w:r>
      <w:r w:rsidR="00C3617C">
        <w:t>plataforma</w:t>
      </w:r>
      <w:r>
        <w:t xml:space="preserve"> possuir uma grande comunidade 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01684C1C" w14:textId="6CA1A054" w:rsidR="004A3A38" w:rsidRDefault="004A3A38" w:rsidP="0080100E">
      <w:pPr>
        <w:pStyle w:val="Ttulo2"/>
      </w:pPr>
      <w:bookmarkStart w:id="20" w:name="_Toc41243255"/>
      <w:r>
        <w:lastRenderedPageBreak/>
        <w:t>Os trabalhos</w:t>
      </w:r>
      <w:bookmarkEnd w:id="20"/>
    </w:p>
    <w:p w14:paraId="07248AA1" w14:textId="2465C5F7" w:rsidR="004367EC" w:rsidRDefault="005D0600" w:rsidP="0080100E">
      <w:r>
        <w:tab/>
        <w:t xml:space="preserve">Com a busca </w:t>
      </w:r>
      <w:r w:rsidR="000F5554">
        <w:t>realizada no dia 0</w:t>
      </w:r>
      <w:r w:rsidR="008D0926">
        <w:t>7</w:t>
      </w:r>
      <w:r w:rsidR="000F5554">
        <w:t xml:space="preserve">/05/20 </w:t>
      </w:r>
      <w:r>
        <w:t xml:space="preserve">no motor da ACM a partir da </w:t>
      </w:r>
      <w:proofErr w:type="spellStart"/>
      <w:r w:rsidRPr="00CB3CF6">
        <w:rPr>
          <w:i/>
        </w:rPr>
        <w:t>string</w:t>
      </w:r>
      <w:proofErr w:type="spellEnd"/>
      <w:r>
        <w:t xml:space="preserve"> de busca foram encontrados 8</w:t>
      </w:r>
      <w:r w:rsidR="00D94609">
        <w:t>3</w:t>
      </w:r>
      <w:r>
        <w:t xml:space="preserve"> trabalhos, sendo eles: 23 do tipo </w:t>
      </w:r>
      <w:r>
        <w:rPr>
          <w:i/>
        </w:rPr>
        <w:t>jornal</w:t>
      </w:r>
      <w:r w:rsidRPr="005D0600">
        <w:t xml:space="preserve"> -</w:t>
      </w:r>
      <w:r>
        <w:t xml:space="preserve"> os quais serão os primeiros a serem trazidos nessa pesquisa - e 6</w:t>
      </w:r>
      <w:r w:rsidR="00D94609">
        <w:t>0</w:t>
      </w:r>
      <w:r>
        <w:t xml:space="preserve"> do tipo </w:t>
      </w:r>
      <w:proofErr w:type="spellStart"/>
      <w:r w:rsidRPr="005D0600">
        <w:rPr>
          <w:i/>
        </w:rPr>
        <w:t>proceeding</w:t>
      </w:r>
      <w:proofErr w:type="spellEnd"/>
      <w:r>
        <w:t>.</w:t>
      </w:r>
    </w:p>
    <w:p w14:paraId="4AC5F8C0" w14:textId="77777777" w:rsidR="00377BBD" w:rsidRDefault="00377BBD" w:rsidP="00377BBD">
      <w:pPr>
        <w:keepNext/>
        <w:jc w:val="center"/>
      </w:pPr>
      <w:r>
        <w:rPr>
          <w:noProof/>
        </w:rPr>
        <w:drawing>
          <wp:inline distT="0" distB="0" distL="0" distR="0" wp14:anchorId="0C5E9678" wp14:editId="103A18AE">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6F685B16" w14:textId="58BCCD2C" w:rsidR="007815D6" w:rsidRDefault="00377BBD" w:rsidP="00377BBD">
      <w:pPr>
        <w:pStyle w:val="Legenda"/>
        <w:jc w:val="center"/>
      </w:pPr>
      <w:bookmarkStart w:id="21" w:name="_Ref40822414"/>
      <w:bookmarkStart w:id="22" w:name="_Ref40817235"/>
      <w:bookmarkStart w:id="23" w:name="_Toc41243222"/>
      <w:r>
        <w:t xml:space="preserve">Figura </w:t>
      </w:r>
      <w:r w:rsidR="0097624C">
        <w:fldChar w:fldCharType="begin"/>
      </w:r>
      <w:r w:rsidR="0097624C">
        <w:instrText xml:space="preserve"> SEQ Figura \* ARABIC </w:instrText>
      </w:r>
      <w:r w:rsidR="0097624C">
        <w:fldChar w:fldCharType="separate"/>
      </w:r>
      <w:r w:rsidR="003B56C3">
        <w:rPr>
          <w:noProof/>
        </w:rPr>
        <w:t>4</w:t>
      </w:r>
      <w:r w:rsidR="0097624C">
        <w:rPr>
          <w:noProof/>
        </w:rPr>
        <w:fldChar w:fldCharType="end"/>
      </w:r>
      <w:bookmarkEnd w:id="21"/>
      <w:r w:rsidR="00412F59">
        <w:t xml:space="preserve"> - </w:t>
      </w:r>
      <w:r>
        <w:t>Etapas realizadas para filtrar os trabalhos encontrados no motor de busca da ACM</w:t>
      </w:r>
      <w:bookmarkEnd w:id="22"/>
      <w:r w:rsidR="004A14AF" w:rsidRPr="00353DD1">
        <w:t xml:space="preserve"> (próprio, 2020)</w:t>
      </w:r>
      <w:bookmarkEnd w:id="23"/>
    </w:p>
    <w:p w14:paraId="2DDF2826" w14:textId="489C79F1" w:rsidR="00C3617C" w:rsidRDefault="00C3617C" w:rsidP="0080100E">
      <w:r>
        <w:tab/>
      </w:r>
      <w:r w:rsidR="00D021DA">
        <w:t xml:space="preserve">Em cima dos 83 trabalhos encontrados, foi realizado </w:t>
      </w:r>
      <w:r w:rsidR="00E30761">
        <w:t>um</w:t>
      </w:r>
      <w:r w:rsidR="00D021DA">
        <w:t xml:space="preserve"> </w:t>
      </w:r>
      <w:r w:rsidR="00E30761">
        <w:t>filtr</w:t>
      </w:r>
      <w:r w:rsidR="003A5B9F">
        <w:t>o</w:t>
      </w:r>
      <w:r w:rsidR="00E30761">
        <w:t xml:space="preserve"> basead</w:t>
      </w:r>
      <w:r w:rsidR="003A5B9F">
        <w:t>o</w:t>
      </w:r>
      <w:r w:rsidR="00D021DA">
        <w:t xml:space="preserve"> no sistema estruturado anteriorment</w:t>
      </w:r>
      <w:r w:rsidR="00EB08F0">
        <w:t>e</w:t>
      </w:r>
      <w:r w:rsidR="00D021DA">
        <w:t>.</w:t>
      </w:r>
      <w:r w:rsidR="0044472D">
        <w:t xml:space="preserve"> </w:t>
      </w:r>
      <w:r w:rsidR="0044472D" w:rsidRPr="00FF4E08">
        <w:t>Esse</w:t>
      </w:r>
      <w:r w:rsidR="0044472D">
        <w:t xml:space="preserve"> filtro é 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295530C7" w14:textId="77777777" w:rsidR="003B56C3" w:rsidRDefault="00016710" w:rsidP="003B56C3">
      <w:pPr>
        <w:keepNext/>
        <w:jc w:val="center"/>
      </w:pPr>
      <w:r>
        <w:rPr>
          <w:noProof/>
        </w:rPr>
        <w:drawing>
          <wp:inline distT="0" distB="0" distL="0" distR="0" wp14:anchorId="396E2579" wp14:editId="6468A401">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B7AA087" w14:textId="0766352F" w:rsidR="00016710" w:rsidRDefault="003B56C3" w:rsidP="003B56C3">
      <w:pPr>
        <w:pStyle w:val="Legenda"/>
        <w:jc w:val="center"/>
      </w:pPr>
      <w:bookmarkStart w:id="24" w:name="_Ref40822493"/>
      <w:bookmarkStart w:id="25" w:name="_Ref40822087"/>
      <w:bookmarkStart w:id="26" w:name="_Toc41243223"/>
      <w:r>
        <w:t xml:space="preserve">Figura </w:t>
      </w:r>
      <w:r w:rsidR="0097624C">
        <w:fldChar w:fldCharType="begin"/>
      </w:r>
      <w:r w:rsidR="0097624C">
        <w:instrText xml:space="preserve"> SEQ Figura \* ARABIC </w:instrText>
      </w:r>
      <w:r w:rsidR="0097624C">
        <w:fldChar w:fldCharType="separate"/>
      </w:r>
      <w:r>
        <w:rPr>
          <w:noProof/>
        </w:rPr>
        <w:t>5</w:t>
      </w:r>
      <w:r w:rsidR="0097624C">
        <w:rPr>
          <w:noProof/>
        </w:rPr>
        <w:fldChar w:fldCharType="end"/>
      </w:r>
      <w:bookmarkEnd w:id="24"/>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25"/>
      <w:bookmarkEnd w:id="26"/>
    </w:p>
    <w:p w14:paraId="79ACB8DA" w14:textId="4A52ECC1" w:rsidR="009F7EBE" w:rsidRDefault="002F7588" w:rsidP="009F7EBE">
      <w:r>
        <w:tab/>
        <w:t>Baseado no conhecimento obtido</w:t>
      </w:r>
      <w:r w:rsidR="00E56F48">
        <w:t xml:space="preserve"> dos trabalhos</w:t>
      </w:r>
      <w:r>
        <w:t xml:space="preserve"> </w:t>
      </w:r>
      <w:r w:rsidR="00244116">
        <w:t>na</w:t>
      </w:r>
      <w:r>
        <w:t xml:space="preserve"> segunda etapa, foi realizado uma classificação deles em 4 tipos,</w:t>
      </w:r>
      <w:r w:rsidR="00A57F18">
        <w:t xml:space="preserve"> que são: Trabalhos que possuem relação com o foco de pesquisa da revisão; Trabalhos que utilizam dos RecSys e contexto, mas que </w:t>
      </w:r>
      <w:r w:rsidR="004B0490">
        <w:t xml:space="preserve">visam </w:t>
      </w:r>
      <w:r w:rsidR="004476D1">
        <w:t>recomenda</w:t>
      </w:r>
      <w:r w:rsidR="004B0490">
        <w:t>r</w:t>
      </w:r>
      <w:r w:rsidR="00A57F18">
        <w:t xml:space="preserve"> outros temas além da música como notícias, filmes, produtos; Trabalhos </w:t>
      </w:r>
      <w:r w:rsidR="00054150">
        <w:t>que utilizam dos RecSys e contexto, mas que não abordam a recomendação musical;</w:t>
      </w:r>
      <w:r w:rsidR="009F1954">
        <w:t xml:space="preserve"> Trabalhos que utilizam dos RecSys </w:t>
      </w:r>
      <w:r w:rsidR="009F1954">
        <w:lastRenderedPageBreak/>
        <w:t>musicais, mas que não utilizam o contexto nas recomendações</w:t>
      </w:r>
      <w:r w:rsidR="00E37445">
        <w:t>. Foi apresentado na forma de gráfico de pizza na</w:t>
      </w:r>
      <w:r w:rsidR="000069A5">
        <w:t xml:space="preserve"> </w:t>
      </w:r>
      <w:r w:rsidR="007377CD">
        <w:fldChar w:fldCharType="begin"/>
      </w:r>
      <w:r w:rsidR="007377CD">
        <w:instrText xml:space="preserve"> REF _Ref40822493 \h </w:instrText>
      </w:r>
      <w:r w:rsidR="007377CD">
        <w:fldChar w:fldCharType="separate"/>
      </w:r>
      <w:r w:rsidR="007377CD">
        <w:t xml:space="preserve">Figura </w:t>
      </w:r>
      <w:r w:rsidR="007377CD">
        <w:rPr>
          <w:noProof/>
        </w:rPr>
        <w:t>5</w:t>
      </w:r>
      <w:r w:rsidR="007377CD">
        <w:fldChar w:fldCharType="end"/>
      </w:r>
      <w:r w:rsidR="000069A5">
        <w:t xml:space="preserve"> </w:t>
      </w:r>
      <w:r w:rsidR="00E37445">
        <w:t>a relação entre os tipos e a quantidade de artigos encontrados.</w:t>
      </w:r>
    </w:p>
    <w:p w14:paraId="4D2BFBE4" w14:textId="77777777" w:rsidR="00377BBD" w:rsidRDefault="00377BBD" w:rsidP="00377BBD">
      <w:pPr>
        <w:keepNext/>
        <w:jc w:val="center"/>
      </w:pPr>
      <w:r>
        <w:rPr>
          <w:noProof/>
        </w:rPr>
        <w:drawing>
          <wp:inline distT="0" distB="0" distL="0" distR="0" wp14:anchorId="4DA97643" wp14:editId="792ACDF0">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2B6B47AD" w14:textId="312C9EF5" w:rsidR="00377BBD" w:rsidRDefault="00377BBD" w:rsidP="00377BBD">
      <w:pPr>
        <w:pStyle w:val="Legenda"/>
        <w:jc w:val="center"/>
      </w:pPr>
      <w:bookmarkStart w:id="27" w:name="_Ref40822509"/>
      <w:bookmarkStart w:id="28" w:name="_Ref40821926"/>
      <w:bookmarkStart w:id="29" w:name="_Toc41243224"/>
      <w:r>
        <w:t xml:space="preserve">Figura </w:t>
      </w:r>
      <w:r w:rsidR="00A9704B">
        <w:fldChar w:fldCharType="begin"/>
      </w:r>
      <w:r w:rsidR="00A9704B">
        <w:instrText xml:space="preserve"> SEQ Figura \* ARABIC </w:instrText>
      </w:r>
      <w:r w:rsidR="00A9704B">
        <w:fldChar w:fldCharType="separate"/>
      </w:r>
      <w:r w:rsidR="003B56C3">
        <w:rPr>
          <w:noProof/>
        </w:rPr>
        <w:t>6</w:t>
      </w:r>
      <w:r w:rsidR="00A9704B">
        <w:rPr>
          <w:noProof/>
        </w:rPr>
        <w:fldChar w:fldCharType="end"/>
      </w:r>
      <w:bookmarkEnd w:id="27"/>
      <w:r w:rsidR="00052712">
        <w:t xml:space="preserve"> - </w:t>
      </w:r>
      <w:r>
        <w:t>Procedimento de filtro realizado baseado nos trabalhos encontrados no motor de busca da ACM</w:t>
      </w:r>
      <w:r w:rsidRPr="00353DD1">
        <w:t xml:space="preserve"> (próprio, 2020)</w:t>
      </w:r>
      <w:bookmarkEnd w:id="28"/>
      <w:bookmarkEnd w:id="29"/>
    </w:p>
    <w:p w14:paraId="7A5B0100" w14:textId="2BEC342D" w:rsidR="00215DF2" w:rsidRDefault="00E863CD" w:rsidP="0080100E">
      <w:r>
        <w:tab/>
      </w:r>
      <w:r w:rsidR="00AB46A8">
        <w:t>O resultado do</w:t>
      </w:r>
      <w:r w:rsidR="009749D2">
        <w:t xml:space="preserve"> procedimento de</w:t>
      </w:r>
      <w:r w:rsidR="00AB46A8">
        <w:t xml:space="preserve"> filtro</w:t>
      </w:r>
      <w:r w:rsidR="009749D2">
        <w:t xml:space="preserve"> (apresentado na</w:t>
      </w:r>
      <w:r w:rsidR="006B5491">
        <w:t xml:space="preserve"> </w:t>
      </w:r>
      <w:r w:rsidR="006B5491">
        <w:fldChar w:fldCharType="begin"/>
      </w:r>
      <w:r w:rsidR="006B5491">
        <w:instrText xml:space="preserve"> REF _Ref40822509 \h </w:instrText>
      </w:r>
      <w:r w:rsidR="006B5491">
        <w:fldChar w:fldCharType="separate"/>
      </w:r>
      <w:r w:rsidR="006B5491">
        <w:t xml:space="preserve">Figura </w:t>
      </w:r>
      <w:r w:rsidR="006B5491">
        <w:rPr>
          <w:noProof/>
        </w:rPr>
        <w:t>6</w:t>
      </w:r>
      <w:r w:rsidR="006B5491">
        <w:fldChar w:fldCharType="end"/>
      </w:r>
      <w:r w:rsidR="009749D2">
        <w:t>)</w:t>
      </w:r>
      <w:r w:rsidR="00AB46A8">
        <w:t xml:space="preserve"> foram 4 trabalhos relacionados ao objetivo descrito no protocolo de revisão desse trabalho.</w:t>
      </w:r>
      <w:r w:rsidR="00051A51">
        <w:t xml:space="preserve"> Será realizado uma análise nesses trabalhos nas</w:t>
      </w:r>
      <w:r w:rsidR="0064773D">
        <w:t xml:space="preserve"> próximas seções</w:t>
      </w:r>
      <w:r w:rsidR="006A2B7F">
        <w:t>.</w:t>
      </w:r>
      <w:r w:rsidR="00051A51">
        <w:t xml:space="preserve"> </w:t>
      </w:r>
      <w:r w:rsidR="006A2B7F">
        <w:t>O</w:t>
      </w:r>
      <w:r w:rsidR="00051A51">
        <w:t>nde, em cada se</w:t>
      </w:r>
      <w:r w:rsidR="00EA2B72">
        <w:t>ç</w:t>
      </w:r>
      <w:r w:rsidR="00051A51">
        <w:t>ão</w:t>
      </w:r>
      <w:r w:rsidR="00B61099">
        <w:t>/</w:t>
      </w:r>
      <w:r w:rsidR="00F55808">
        <w:t>artigo</w:t>
      </w:r>
      <w:r w:rsidR="00051A51">
        <w:t>, será realizado uma descrição do que foi desenvolvido e no fim, será respondido</w:t>
      </w:r>
      <w:r w:rsidR="00215DF2">
        <w:t xml:space="preserve"> as seguintes perguntas:</w:t>
      </w:r>
    </w:p>
    <w:p w14:paraId="5BDE3725" w14:textId="61EF66C3" w:rsidR="00302ACD" w:rsidRDefault="00302ACD" w:rsidP="0097624C">
      <w:pPr>
        <w:pStyle w:val="PargrafodaLista"/>
        <w:numPr>
          <w:ilvl w:val="0"/>
          <w:numId w:val="35"/>
        </w:numPr>
      </w:pPr>
      <w:r>
        <w:t>Qual o problema que ele resolveu?</w:t>
      </w:r>
    </w:p>
    <w:p w14:paraId="38464060" w14:textId="5C11DCFB" w:rsidR="00615D0C" w:rsidRDefault="00615D0C" w:rsidP="00615D0C">
      <w:pPr>
        <w:pStyle w:val="PargrafodaLista"/>
        <w:numPr>
          <w:ilvl w:val="1"/>
          <w:numId w:val="35"/>
        </w:numPr>
      </w:pPr>
      <w:r>
        <w:t xml:space="preserve">Buscam obter uma recomendação personalizada </w:t>
      </w:r>
      <w:r w:rsidR="00F46B98">
        <w:t>pelo gosto do</w:t>
      </w:r>
      <w:r>
        <w:t xml:space="preserve"> usuário?</w:t>
      </w:r>
    </w:p>
    <w:p w14:paraId="6C073448" w14:textId="22B0FB61" w:rsidR="00E44887" w:rsidRDefault="00E44887" w:rsidP="0097624C">
      <w:pPr>
        <w:pStyle w:val="PargrafodaLista"/>
        <w:numPr>
          <w:ilvl w:val="0"/>
          <w:numId w:val="35"/>
        </w:numPr>
      </w:pPr>
      <w:r>
        <w:t>Quais técnicas foram usadas?</w:t>
      </w:r>
    </w:p>
    <w:p w14:paraId="79CDD4B0" w14:textId="25A7C2AF" w:rsidR="00F4777A" w:rsidRDefault="00F4777A" w:rsidP="0043349A">
      <w:pPr>
        <w:pStyle w:val="PargrafodaLista"/>
        <w:numPr>
          <w:ilvl w:val="1"/>
          <w:numId w:val="35"/>
        </w:numPr>
      </w:pPr>
      <w:r>
        <w:t>Foi utilizada da recomendação colaborativa?</w:t>
      </w:r>
    </w:p>
    <w:p w14:paraId="0838B372" w14:textId="3D010AC6" w:rsidR="00585B9A" w:rsidRDefault="00585B9A" w:rsidP="00511080">
      <w:pPr>
        <w:pStyle w:val="PargrafodaLista"/>
        <w:numPr>
          <w:ilvl w:val="1"/>
          <w:numId w:val="35"/>
        </w:numPr>
      </w:pPr>
      <w:r>
        <w:t xml:space="preserve">Quais foram os </w:t>
      </w:r>
      <w:r w:rsidR="00100335">
        <w:t>algoritmos</w:t>
      </w:r>
      <w:r>
        <w:t xml:space="preserve"> utilizados</w:t>
      </w:r>
      <w:r w:rsidR="00100335">
        <w:t xml:space="preserve"> na recomendação</w:t>
      </w:r>
      <w:r>
        <w:t>?</w:t>
      </w:r>
    </w:p>
    <w:p w14:paraId="1679E57D" w14:textId="5C6039B1" w:rsidR="00642311" w:rsidRDefault="00642311" w:rsidP="0097624C">
      <w:pPr>
        <w:pStyle w:val="PargrafodaLista"/>
        <w:numPr>
          <w:ilvl w:val="0"/>
          <w:numId w:val="35"/>
        </w:numPr>
      </w:pPr>
      <w:r>
        <w:t>Qual a base de treinamento e teste?</w:t>
      </w:r>
    </w:p>
    <w:p w14:paraId="729234C2" w14:textId="60984C22" w:rsidR="00F05B21" w:rsidRDefault="00F05B21" w:rsidP="00F05B21">
      <w:pPr>
        <w:pStyle w:val="PargrafodaLista"/>
        <w:numPr>
          <w:ilvl w:val="1"/>
          <w:numId w:val="3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Default="00116CCF" w:rsidP="0097624C">
      <w:pPr>
        <w:pStyle w:val="PargrafodaLista"/>
        <w:numPr>
          <w:ilvl w:val="0"/>
          <w:numId w:val="35"/>
        </w:numPr>
      </w:pPr>
      <w:r>
        <w:t xml:space="preserve">Quais os </w:t>
      </w:r>
      <w:r w:rsidR="002F4358">
        <w:t>contexto</w:t>
      </w:r>
      <w:r>
        <w:t>s utilizados</w:t>
      </w:r>
      <w:r w:rsidR="002F4358">
        <w:t>?</w:t>
      </w:r>
    </w:p>
    <w:p w14:paraId="1D2A7A6E" w14:textId="27CFC879" w:rsidR="00EF1BFD" w:rsidRDefault="004D6C00" w:rsidP="00257F87">
      <w:pPr>
        <w:pStyle w:val="PargrafodaLista"/>
        <w:numPr>
          <w:ilvl w:val="1"/>
          <w:numId w:val="35"/>
        </w:numPr>
      </w:pPr>
      <w:r>
        <w:t>Foi analisado o comportamento?</w:t>
      </w:r>
      <w:r w:rsidR="00257F87">
        <w:t xml:space="preserve"> Q</w:t>
      </w:r>
      <w:r w:rsidR="00EF1BFD">
        <w:t>uais aspectos?</w:t>
      </w:r>
    </w:p>
    <w:p w14:paraId="0F42C33F" w14:textId="27A5752D" w:rsidR="00EF1BFD" w:rsidRDefault="005128F2" w:rsidP="00257F87">
      <w:pPr>
        <w:pStyle w:val="PargrafodaLista"/>
        <w:numPr>
          <w:ilvl w:val="1"/>
          <w:numId w:val="35"/>
        </w:numPr>
      </w:pPr>
      <w:r>
        <w:t xml:space="preserve">Foi analisado o </w:t>
      </w:r>
      <w:r w:rsidR="00EF1BFD">
        <w:t>ambiente</w:t>
      </w:r>
      <w:r>
        <w:t>?</w:t>
      </w:r>
      <w:r w:rsidR="00257F87">
        <w:t xml:space="preserve"> Q</w:t>
      </w:r>
      <w:r w:rsidR="00EF1BFD">
        <w:t>uais fatores?</w:t>
      </w:r>
    </w:p>
    <w:p w14:paraId="118CFC31" w14:textId="2066E2F1" w:rsidR="00530530" w:rsidRDefault="00530530" w:rsidP="00530530">
      <w:pPr>
        <w:pStyle w:val="PargrafodaLista"/>
        <w:numPr>
          <w:ilvl w:val="0"/>
          <w:numId w:val="35"/>
        </w:numPr>
      </w:pPr>
      <w:r>
        <w:t>Como é obtido o contexto?</w:t>
      </w:r>
    </w:p>
    <w:p w14:paraId="00D8101E" w14:textId="01FE5FE3" w:rsidR="003771F4" w:rsidRDefault="003771F4" w:rsidP="003771F4">
      <w:pPr>
        <w:pStyle w:val="PargrafodaLista"/>
        <w:numPr>
          <w:ilvl w:val="1"/>
          <w:numId w:val="35"/>
        </w:numPr>
      </w:pPr>
      <w:r>
        <w:t>O usuário pode auxiliar na definição do contexto?</w:t>
      </w:r>
    </w:p>
    <w:p w14:paraId="261CE855" w14:textId="67B75F83" w:rsidR="00530530" w:rsidRDefault="00DC3A27" w:rsidP="003771F4">
      <w:pPr>
        <w:pStyle w:val="PargrafodaLista"/>
        <w:numPr>
          <w:ilvl w:val="1"/>
          <w:numId w:val="35"/>
        </w:numPr>
      </w:pPr>
      <w:r>
        <w:t>É apresentado o contexto</w:t>
      </w:r>
      <w:r w:rsidR="00787AEE">
        <w:t xml:space="preserve"> atual</w:t>
      </w:r>
      <w:r>
        <w:t xml:space="preserve"> para o usuário?</w:t>
      </w:r>
    </w:p>
    <w:p w14:paraId="33B5C380" w14:textId="168558C1" w:rsidR="000A0DD2" w:rsidRDefault="000A0DD2" w:rsidP="000A0DD2">
      <w:pPr>
        <w:pStyle w:val="PargrafodaLista"/>
        <w:numPr>
          <w:ilvl w:val="0"/>
          <w:numId w:val="35"/>
        </w:numPr>
      </w:pPr>
      <w:r>
        <w:t>Como fo</w:t>
      </w:r>
      <w:r w:rsidR="005E6C22">
        <w:t xml:space="preserve">ram </w:t>
      </w:r>
      <w:r>
        <w:t>relacionado</w:t>
      </w:r>
      <w:r w:rsidR="005E6C22">
        <w:t>s</w:t>
      </w:r>
      <w:r>
        <w:t xml:space="preserve"> os contexto</w:t>
      </w:r>
      <w:r w:rsidR="00192101">
        <w:t>s</w:t>
      </w:r>
      <w:r>
        <w:t xml:space="preserve"> com as recomendações?</w:t>
      </w:r>
      <w:r w:rsidR="008E31B6">
        <w:t xml:space="preserve"> (REMOVIDO)</w:t>
      </w:r>
    </w:p>
    <w:p w14:paraId="60DA968A" w14:textId="4A4655AC" w:rsidR="007E0D5C" w:rsidRPr="005D0600" w:rsidRDefault="007E0D5C" w:rsidP="007E0D5C">
      <w:pPr>
        <w:pStyle w:val="PargrafodaLista"/>
        <w:numPr>
          <w:ilvl w:val="0"/>
          <w:numId w:val="35"/>
        </w:numPr>
      </w:pPr>
      <w:r>
        <w:lastRenderedPageBreak/>
        <w:t xml:space="preserve">Foi avaliado o nível de </w:t>
      </w:r>
      <w:r w:rsidR="004F4328">
        <w:t>satisfação</w:t>
      </w:r>
      <w:r>
        <w:t xml:space="preserve"> do usuário com a música recomendada?</w:t>
      </w:r>
    </w:p>
    <w:p w14:paraId="3089FFC2" w14:textId="0B7857A2" w:rsidR="002E16AD" w:rsidRDefault="002E16AD" w:rsidP="0097624C">
      <w:pPr>
        <w:pStyle w:val="PargrafodaLista"/>
        <w:numPr>
          <w:ilvl w:val="0"/>
          <w:numId w:val="35"/>
        </w:numPr>
      </w:pPr>
      <w:r>
        <w:t>A recomendação atingiu as expectativas do usuário?</w:t>
      </w:r>
    </w:p>
    <w:p w14:paraId="0BC660E5" w14:textId="137F9354" w:rsidR="002F37B9" w:rsidRDefault="002F37B9" w:rsidP="0097624C">
      <w:pPr>
        <w:pStyle w:val="PargrafodaLista"/>
        <w:numPr>
          <w:ilvl w:val="1"/>
          <w:numId w:val="35"/>
        </w:numPr>
      </w:pPr>
      <w:r>
        <w:t>Quais foram os critérios de qualidade utilizado</w:t>
      </w:r>
      <w:r w:rsidR="00947D5D">
        <w:t>s</w:t>
      </w:r>
      <w:r>
        <w:t>?</w:t>
      </w:r>
    </w:p>
    <w:p w14:paraId="2043AFCB" w14:textId="1173C476" w:rsidR="00101A83" w:rsidRDefault="00101A83" w:rsidP="0097624C">
      <w:pPr>
        <w:pStyle w:val="PargrafodaLista"/>
        <w:numPr>
          <w:ilvl w:val="1"/>
          <w:numId w:val="35"/>
        </w:numPr>
      </w:pPr>
      <w:r>
        <w:t>Quantidade de usuários utilizadas? (tamanho da base)</w:t>
      </w:r>
    </w:p>
    <w:p w14:paraId="0EA2F1BE" w14:textId="79B15FCA" w:rsidR="00FE1979" w:rsidRDefault="00ED094B" w:rsidP="0025512A">
      <w:pPr>
        <w:pStyle w:val="PargrafodaLista"/>
        <w:numPr>
          <w:ilvl w:val="1"/>
          <w:numId w:val="3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Default="00A71AED" w:rsidP="00A71AED">
      <w:pPr>
        <w:pStyle w:val="PargrafodaLista"/>
        <w:numPr>
          <w:ilvl w:val="0"/>
          <w:numId w:val="35"/>
        </w:numPr>
      </w:pPr>
      <w:r>
        <w:t>Tiveram outros resultados apresentados? Quais?</w:t>
      </w:r>
    </w:p>
    <w:p w14:paraId="2DC9835C" w14:textId="4CED7EAF" w:rsidR="00A6577E" w:rsidRPr="00390005" w:rsidRDefault="00851B82" w:rsidP="0080100E">
      <w:pPr>
        <w:pStyle w:val="Ttulo3"/>
        <w:rPr>
          <w:lang w:val="en-US"/>
        </w:rPr>
      </w:pPr>
      <w:bookmarkStart w:id="30" w:name="_Ref40822269"/>
      <w:bookmarkStart w:id="31" w:name="_Toc41243256"/>
      <w:r w:rsidRPr="00851B82">
        <w:rPr>
          <w:lang w:val="en-US"/>
        </w:rPr>
        <w:t>The New Challenges when Modeling Context through Diversity over</w:t>
      </w:r>
      <w:r>
        <w:rPr>
          <w:lang w:val="en-US"/>
        </w:rPr>
        <w:t xml:space="preserve"> </w:t>
      </w:r>
      <w:r w:rsidRPr="00851B82">
        <w:rPr>
          <w:lang w:val="en-US"/>
        </w:rPr>
        <w:t>Time in Recommender Systems</w:t>
      </w:r>
      <w:bookmarkEnd w:id="30"/>
      <w:bookmarkEnd w:id="31"/>
    </w:p>
    <w:p w14:paraId="3C53284C" w14:textId="6E7C7512" w:rsidR="0043113F" w:rsidRDefault="0080100E" w:rsidP="0080100E">
      <w:r w:rsidRPr="00851B82">
        <w:rPr>
          <w:lang w:val="en-US"/>
        </w:rPr>
        <w:tab/>
      </w:r>
      <w:r w:rsidR="00FC005E">
        <w:t>Visando melhorar as recomendações musicais,</w:t>
      </w:r>
      <w:r w:rsidR="00AD0675">
        <w:t xml:space="preserve"> </w:t>
      </w:r>
      <w:r w:rsidR="00FC005E">
        <w:t>é realizado um estudo sobre</w:t>
      </w:r>
      <w:r w:rsidR="00AD0675">
        <w:t xml:space="preserve"> o contexto em que o usuário está vivendo, </w:t>
      </w:r>
      <w:r w:rsidR="00C24151">
        <w:t xml:space="preserve">através de </w:t>
      </w:r>
      <w:r w:rsidR="00246436">
        <w:t>análises</w:t>
      </w:r>
      <w:r w:rsidR="00B6183F">
        <w:t xml:space="preserve"> </w:t>
      </w:r>
      <w:r w:rsidR="00C24151">
        <w:t>d</w:t>
      </w:r>
      <w:r w:rsidR="00B6183F">
        <w:t>a</w:t>
      </w:r>
      <w:r w:rsidR="00AD0675">
        <w:t xml:space="preserve"> evolução da diversidade através do tempo e </w:t>
      </w:r>
      <w:r w:rsidR="00EC1F8D">
        <w:t>d</w:t>
      </w:r>
      <w:r w:rsidR="00AD0675">
        <w:t>o caminho percorrido pelo usuário.</w:t>
      </w:r>
      <w:r w:rsidR="00BB5FC0">
        <w:t xml:space="preserve"> </w:t>
      </w:r>
      <w:r w:rsidR="00313722">
        <w:t>Semelhante a estudos</w:t>
      </w:r>
      <w:r w:rsidR="00BB5FC0">
        <w:t xml:space="preserve"> </w:t>
      </w:r>
      <w:r w:rsidR="00313722">
        <w:t xml:space="preserve">sobre </w:t>
      </w:r>
      <w:r w:rsidR="00BB5FC0">
        <w:t>e</w:t>
      </w:r>
      <w:r w:rsidR="004F16E0">
        <w:t>-</w:t>
      </w:r>
      <w:r w:rsidR="00BB5FC0">
        <w:t>commerce</w:t>
      </w:r>
      <w:r w:rsidR="00313722">
        <w:t xml:space="preserve"> apresentados</w:t>
      </w:r>
      <w:r w:rsidR="00BB5FC0">
        <w:t xml:space="preserve">, </w:t>
      </w:r>
      <w:r w:rsidR="00FB4B34">
        <w:t xml:space="preserve">onde </w:t>
      </w:r>
      <w:r w:rsidR="00BB5FC0">
        <w:t>o</w:t>
      </w:r>
      <w:r w:rsidR="00663483">
        <w:t xml:space="preserve"> nível de diversidade precisa ser alto no </w:t>
      </w:r>
      <w:r w:rsidR="00AD0675">
        <w:t>início</w:t>
      </w:r>
      <w:r w:rsidR="00663483">
        <w:t xml:space="preserve"> da seção de navegação e tende a diminuir gradualmente conforme a seção é encerrada.</w:t>
      </w:r>
    </w:p>
    <w:p w14:paraId="79ED6C10" w14:textId="456E994B" w:rsidR="0034606C" w:rsidRDefault="00A73F81" w:rsidP="0080100E">
      <w:pPr>
        <w:rPr>
          <w:noProof/>
        </w:rPr>
      </w:pPr>
      <w:r>
        <w:tab/>
        <w:t>Nesse trabalho foi desenvolvido um modelo chamado DANCE, para monitorar e explorar a evolução da diversidade ao longo do tempo.</w:t>
      </w:r>
      <w:r w:rsidR="00B16CAE">
        <w:t xml:space="preserve"> No modelo foi desenvolvido o</w:t>
      </w:r>
      <w:r w:rsidR="0097052D">
        <w:rPr>
          <w:noProof/>
        </w:rPr>
        <w:t xml:space="preserve"> conceito de contexto </w:t>
      </w:r>
      <w:r w:rsidR="00F3365D">
        <w:rPr>
          <w:noProof/>
        </w:rPr>
        <w:t>implicito</w:t>
      </w:r>
      <w:r w:rsidR="00B16CAE">
        <w:rPr>
          <w:noProof/>
        </w:rPr>
        <w:t>, o qual</w:t>
      </w:r>
      <w:r w:rsidR="0097052D">
        <w:rPr>
          <w:noProof/>
        </w:rPr>
        <w:t xml:space="preserve"> </w:t>
      </w:r>
      <w:r w:rsidR="00B16CAE">
        <w:rPr>
          <w:noProof/>
        </w:rPr>
        <w:t>ficou</w:t>
      </w:r>
      <w:r w:rsidR="0097052D">
        <w:rPr>
          <w:noProof/>
        </w:rPr>
        <w:t xml:space="preserve"> definido como caracteristicas comuns compartilhadas aos items consultados durante uma</w:t>
      </w:r>
      <w:r w:rsidR="003A6D15">
        <w:rPr>
          <w:noProof/>
        </w:rPr>
        <w:t xml:space="preserve"> certa</w:t>
      </w:r>
      <w:r w:rsidR="0097052D">
        <w:rPr>
          <w:noProof/>
        </w:rPr>
        <w:t xml:space="preserve"> faxa de tempo</w:t>
      </w:r>
      <w:r w:rsidR="0095228D">
        <w:rPr>
          <w:noProof/>
        </w:rPr>
        <w:t>.</w:t>
      </w:r>
      <w:r w:rsidR="00915CC6">
        <w:rPr>
          <w:noProof/>
        </w:rPr>
        <w:t xml:space="preserve"> Foi definido tambem como </w:t>
      </w:r>
      <w:r w:rsidR="00C172FF">
        <w:rPr>
          <w:noProof/>
        </w:rPr>
        <w:t>a oposição</w:t>
      </w:r>
      <w:r w:rsidR="00915CC6">
        <w:rPr>
          <w:noProof/>
        </w:rPr>
        <w:t xml:space="preserve"> do contexto explicito</w:t>
      </w:r>
      <w:r w:rsidR="00C172FF">
        <w:rPr>
          <w:noProof/>
        </w:rPr>
        <w:t xml:space="preserve">, o qual é definido como </w:t>
      </w:r>
      <w:r w:rsidR="000C4C09">
        <w:rPr>
          <w:noProof/>
        </w:rPr>
        <w:t>uma situação dentre os fatores conhecidos.</w:t>
      </w:r>
      <w:r w:rsidR="00483F8C">
        <w:rPr>
          <w:noProof/>
        </w:rPr>
        <w:t xml:space="preserve"> O contexto implicito, se refere a uma sequencia de itens, enquanto o explicito, inclue informações adicionais do usuario.</w:t>
      </w:r>
    </w:p>
    <w:p w14:paraId="0574AB37" w14:textId="77777777" w:rsidR="006C1A46" w:rsidRDefault="00500E06" w:rsidP="00D735AB">
      <w:pPr>
        <w:pStyle w:val="Ttulo4"/>
      </w:pPr>
      <w:r>
        <w:t>Qual o problema que ele resolveu?</w:t>
      </w:r>
    </w:p>
    <w:p w14:paraId="2016F064" w14:textId="1A5C85F1" w:rsidR="009933CD" w:rsidRDefault="006C1A46" w:rsidP="006C1A46">
      <w:r>
        <w:tab/>
      </w:r>
      <w:r w:rsidR="00F12A39">
        <w:t xml:space="preserve">Nesse trabalho é apresentado um modelo que busca melhorar as recomendações musicais através do contexto que o usuário </w:t>
      </w:r>
      <w:r w:rsidR="00BC6207">
        <w:t>está</w:t>
      </w:r>
      <w:r w:rsidR="00F12A39">
        <w:t xml:space="preserve"> vivendo.</w:t>
      </w:r>
      <w:r w:rsidR="009933CD">
        <w:t xml:space="preserve"> É apresentado uma preocupação em trazer as melhores recomendações baseadas </w:t>
      </w:r>
      <w:r w:rsidR="00E85C52">
        <w:t>nas particularidades</w:t>
      </w:r>
      <w:r w:rsidR="009933CD">
        <w:t xml:space="preserve"> de cada usuário.</w:t>
      </w:r>
    </w:p>
    <w:p w14:paraId="08D036D2" w14:textId="77777777" w:rsidR="00500E06" w:rsidRDefault="00500E06" w:rsidP="00D735AB">
      <w:pPr>
        <w:pStyle w:val="Ttulo4"/>
      </w:pPr>
      <w:r>
        <w:t>Quais técnicas foram usadas?</w:t>
      </w:r>
    </w:p>
    <w:p w14:paraId="450AD066" w14:textId="2F904E8B" w:rsidR="006F3A5A" w:rsidRDefault="00420799" w:rsidP="006F3A5A">
      <w:r>
        <w:tab/>
      </w:r>
      <w:r w:rsidR="006F3A5A">
        <w:t>Esse trabalho apresenta superficialmente as técnicas utilizadas para realizar as recomendações.</w:t>
      </w:r>
    </w:p>
    <w:p w14:paraId="0FA8192C" w14:textId="2E7E7993" w:rsidR="00500E06" w:rsidRDefault="00500E06" w:rsidP="00D735AB">
      <w:pPr>
        <w:pStyle w:val="Ttulo4"/>
      </w:pPr>
      <w:r>
        <w:t>Qual a base de treinamento e teste?</w:t>
      </w:r>
    </w:p>
    <w:p w14:paraId="3BF57169" w14:textId="12C8BEB5" w:rsidR="00BD24BF" w:rsidRDefault="00C527D0" w:rsidP="00BD24BF">
      <w:r>
        <w:lastRenderedPageBreak/>
        <w:tab/>
      </w:r>
      <w:r w:rsidR="00BD24BF">
        <w:t>Não foi realizado nenhuma aplicação para obter a base de treinamento desse trabalho. Foi utilizado uma base pronta que continha</w:t>
      </w:r>
      <w:r w:rsidR="00A10DA2">
        <w:t xml:space="preserve"> mais de 200.000 representações dos acessos de usuário</w:t>
      </w:r>
      <w:r w:rsidR="007F490C">
        <w:t>s</w:t>
      </w:r>
      <w:r w:rsidR="00A10DA2">
        <w:t xml:space="preserve"> em</w:t>
      </w:r>
      <w:r w:rsidR="007F490C">
        <w:t xml:space="preserve"> um</w:t>
      </w:r>
      <w:r w:rsidR="00A10DA2">
        <w:t xml:space="preserve"> sistema.</w:t>
      </w:r>
      <w:r w:rsidR="007F490C">
        <w:t xml:space="preserve"> </w:t>
      </w:r>
      <w:r w:rsidR="00996911">
        <w:t>Essa base foi</w:t>
      </w:r>
      <w:r w:rsidR="00EE37DA">
        <w:t xml:space="preserve"> utilizad</w:t>
      </w:r>
      <w:r w:rsidR="00996911">
        <w:t>a</w:t>
      </w:r>
      <w:r w:rsidR="00EE37DA">
        <w:t xml:space="preserve"> para validar a habilidade do modelo apresentado de obter o contexto implícito</w:t>
      </w:r>
      <w:r w:rsidR="00F62238">
        <w:t xml:space="preserve"> através dos dados de acesso</w:t>
      </w:r>
      <w:r w:rsidR="00EE37DA">
        <w:t>.</w:t>
      </w:r>
    </w:p>
    <w:p w14:paraId="59E469D9" w14:textId="7A087826" w:rsidR="00500E06" w:rsidRDefault="00500E06" w:rsidP="00D735AB">
      <w:pPr>
        <w:pStyle w:val="Ttulo4"/>
      </w:pPr>
      <w:r>
        <w:t>Quais os contextos utilizados?</w:t>
      </w:r>
    </w:p>
    <w:p w14:paraId="4F754F26" w14:textId="77777777" w:rsidR="003154C6" w:rsidRDefault="00F042C6" w:rsidP="0088087B">
      <w:r>
        <w:tab/>
      </w:r>
      <w:r w:rsidR="0088087B">
        <w:t>A principal métrica utilizada nesse trabalho foi a diversidade.</w:t>
      </w:r>
      <w:r>
        <w:t xml:space="preserve"> A qual pode ser obtida através de diversos tipos de dados</w:t>
      </w:r>
      <w:r w:rsidR="000F2CA3">
        <w:t xml:space="preserve"> (numéricos, binários, texto, intervalos, ...)</w:t>
      </w:r>
      <w:r w:rsidR="00FE2667">
        <w:t>, desde que seja possível calcular a semelhança entre dois dados desse mesmo tipo.</w:t>
      </w:r>
      <w:r w:rsidR="003154C6">
        <w:t xml:space="preserve"> </w:t>
      </w:r>
      <w:r w:rsidR="00A42809">
        <w:t xml:space="preserve">Através da diversidade, </w:t>
      </w:r>
      <w:r w:rsidR="00F455D4">
        <w:t xml:space="preserve">é obtido o contexto implícito </w:t>
      </w:r>
      <w:r w:rsidR="006972EE">
        <w:t xml:space="preserve">do </w:t>
      </w:r>
      <w:r w:rsidR="005933D7">
        <w:t>usuário</w:t>
      </w:r>
      <w:r w:rsidR="00F455D4">
        <w:t>.</w:t>
      </w:r>
      <w:r w:rsidR="00D31F75">
        <w:t xml:space="preserve"> </w:t>
      </w:r>
    </w:p>
    <w:p w14:paraId="4A0D2FA7" w14:textId="7441D750" w:rsidR="00A42809" w:rsidRDefault="003154C6" w:rsidP="0088087B">
      <w:r>
        <w:tab/>
      </w:r>
      <w:r w:rsidR="00F536C5">
        <w:t>O modelo é capaz de detectar as mudanças de contexto</w:t>
      </w:r>
      <w:r w:rsidR="00381EE6">
        <w:t xml:space="preserve"> </w:t>
      </w:r>
      <w:r w:rsidR="004D623B">
        <w:t>comportamental</w:t>
      </w:r>
      <w:r w:rsidR="00F536C5">
        <w:t xml:space="preserve"> a partir </w:t>
      </w:r>
      <w:r w:rsidR="00D31F75">
        <w:t xml:space="preserve">das consultas do </w:t>
      </w:r>
      <w:r>
        <w:t>usuário</w:t>
      </w:r>
      <w:r w:rsidR="00F536C5">
        <w:t>, e cada subsequência de itens consultados entre duas mudanças de contexto correspondem ao contexto implícito.</w:t>
      </w:r>
      <w:r w:rsidR="00893D00">
        <w:t xml:space="preserve"> E com a obtenção do contexto é realizado a recomendação ao </w:t>
      </w:r>
      <w:r w:rsidR="008B7AED">
        <w:t>usuário</w:t>
      </w:r>
      <w:r w:rsidR="00893D00">
        <w:t>.</w:t>
      </w:r>
    </w:p>
    <w:p w14:paraId="1CEE0A2E" w14:textId="54785B8B" w:rsidR="00EC1AD1" w:rsidRDefault="003D50AF" w:rsidP="0088087B">
      <w:r>
        <w:tab/>
      </w:r>
      <w:r w:rsidR="00B619E5">
        <w:t>No</w:t>
      </w:r>
      <w:r w:rsidR="004019D4">
        <w:t xml:space="preserve"> </w:t>
      </w:r>
      <w:r w:rsidR="00B619E5">
        <w:t xml:space="preserve">modelo do </w:t>
      </w:r>
      <w:r w:rsidR="004019D4">
        <w:t>trabalho</w:t>
      </w:r>
      <w:r w:rsidR="00B619E5">
        <w:t>,</w:t>
      </w:r>
      <w:r w:rsidR="004019D4">
        <w:t xml:space="preserve"> não</w:t>
      </w:r>
      <w:r w:rsidR="00B619E5">
        <w:t xml:space="preserve"> apresentado </w:t>
      </w:r>
      <w:r w:rsidR="005F599E">
        <w:t>o uso do</w:t>
      </w:r>
      <w:r w:rsidR="004019D4">
        <w:t xml:space="preserve"> contexto</w:t>
      </w:r>
      <w:r w:rsidR="00343FE4">
        <w:t xml:space="preserve"> de</w:t>
      </w:r>
      <w:r w:rsidR="004019D4">
        <w:t xml:space="preserve"> ambient</w:t>
      </w:r>
      <w:r w:rsidR="00343FE4">
        <w:t xml:space="preserve">e, é utilizado somente o </w:t>
      </w:r>
      <w:proofErr w:type="spellStart"/>
      <w:r w:rsidR="00343FE4" w:rsidRPr="00851C62">
        <w:rPr>
          <w:i/>
          <w:iCs w:val="0"/>
        </w:rPr>
        <w:t>ip</w:t>
      </w:r>
      <w:proofErr w:type="spellEnd"/>
      <w:r w:rsidR="00343FE4">
        <w:t xml:space="preserve"> do usuário, mas não </w:t>
      </w:r>
      <w:r w:rsidR="00A13CDC">
        <w:t>está</w:t>
      </w:r>
      <w:r w:rsidR="00343FE4">
        <w:t xml:space="preserve"> claro se é utilizado</w:t>
      </w:r>
      <w:r w:rsidR="00360AD6">
        <w:t xml:space="preserve"> como uma representação da posição geográfica onde o usuário se encontra</w:t>
      </w:r>
      <w:r w:rsidR="00343FE4">
        <w:t>.</w:t>
      </w:r>
    </w:p>
    <w:p w14:paraId="6442508E" w14:textId="7FBA3C17" w:rsidR="00EB54BE" w:rsidRPr="0088087B" w:rsidRDefault="00EB54BE" w:rsidP="0088087B">
      <w:r>
        <w:tab/>
        <w:t xml:space="preserve">Como nesse trabalho o contexto é obtido através da diversidade encontrada na diferença de certos atributos, é utilizados atributos que não possuem relação direta com contexto, mas sim com a </w:t>
      </w:r>
      <w:r w:rsidR="004F592F">
        <w:t>música</w:t>
      </w:r>
      <w:r>
        <w:t xml:space="preserve">. </w:t>
      </w:r>
      <w:r w:rsidR="007E487B">
        <w:t>Para obtenção da diversidade é utilizado</w:t>
      </w:r>
      <w:r>
        <w:t xml:space="preserve">: 7 atributos relacionados ao artista da música. </w:t>
      </w:r>
      <w:r w:rsidR="007407A2">
        <w:t>6 atributos relacionados a música.</w:t>
      </w:r>
    </w:p>
    <w:p w14:paraId="49EFF677" w14:textId="17453DDB" w:rsidR="00500E06" w:rsidRDefault="00500E06" w:rsidP="00B313DC">
      <w:pPr>
        <w:pStyle w:val="Ttulo4"/>
      </w:pPr>
      <w:bookmarkStart w:id="32" w:name="_Ref41237577"/>
      <w:r>
        <w:t>Como é obtido o contexto?</w:t>
      </w:r>
      <w:bookmarkEnd w:id="32"/>
    </w:p>
    <w:p w14:paraId="3B21F526" w14:textId="5D9D7302" w:rsidR="002D0E01" w:rsidRDefault="00CD6D0B" w:rsidP="00CD6D0B">
      <w:r>
        <w:tab/>
        <w:t xml:space="preserve">Nesse trabalho é realizado a obtenção </w:t>
      </w:r>
      <w:r w:rsidR="003C6629">
        <w:t>do contexto de duas maneiras</w:t>
      </w:r>
      <w:r>
        <w:t xml:space="preserve">: De </w:t>
      </w:r>
      <w:r w:rsidR="001F5A21">
        <w:t>maneira implícita</w:t>
      </w:r>
      <w:r>
        <w:t xml:space="preserve"> e explicita.</w:t>
      </w:r>
      <w:r w:rsidR="000118EE">
        <w:t xml:space="preserve"> </w:t>
      </w:r>
      <w:r w:rsidR="00553FFB">
        <w:t>O modelo foi desenvolvido especificamente para obtenção do contexto implícito do usuário.</w:t>
      </w:r>
      <w:r w:rsidR="00D062FB">
        <w:t xml:space="preserve"> É definido uma noção através das características comuns dos itens consultados durante um cert</w:t>
      </w:r>
      <w:r w:rsidR="00553726">
        <w:t>o</w:t>
      </w:r>
      <w:r w:rsidR="00D062FB">
        <w:t xml:space="preserve"> </w:t>
      </w:r>
      <w:r w:rsidR="00553726">
        <w:t>espaço de tempo</w:t>
      </w:r>
      <w:r w:rsidR="00D062FB">
        <w:t>.</w:t>
      </w:r>
      <w:r w:rsidR="000700DE">
        <w:t xml:space="preserve"> </w:t>
      </w:r>
      <w:r w:rsidR="00131701">
        <w:t>O contexto explicito foi</w:t>
      </w:r>
      <w:r w:rsidR="00B27ABA">
        <w:t xml:space="preserve"> obtido diretamente do </w:t>
      </w:r>
      <w:r w:rsidR="0013729B">
        <w:t>usuário</w:t>
      </w:r>
      <w:r w:rsidR="00B27ABA">
        <w:t xml:space="preserve"> através de perguntas, e foi </w:t>
      </w:r>
      <w:r w:rsidR="00131701">
        <w:t>utilizado como validação do contexto implícito obtido através do modelo.</w:t>
      </w:r>
    </w:p>
    <w:p w14:paraId="365D2711" w14:textId="6DD71C0F" w:rsidR="001F5A21" w:rsidRDefault="002D0E01" w:rsidP="00CD6D0B">
      <w:r>
        <w:tab/>
        <w:t>O</w:t>
      </w:r>
      <w:r w:rsidR="000118EE">
        <w:t xml:space="preserve"> </w:t>
      </w:r>
      <w:r>
        <w:t>uso</w:t>
      </w:r>
      <w:r w:rsidR="000118EE">
        <w:t xml:space="preserve"> do contexto implícito foi </w:t>
      </w:r>
      <w:r w:rsidR="00887424">
        <w:t>dividido</w:t>
      </w:r>
      <w:r w:rsidR="000118EE">
        <w:t xml:space="preserve"> em 3 etapas</w:t>
      </w:r>
      <w:r>
        <w:t>: detectar o contexto o mais rápido possível, utilizar o histórico para detectar contextos semelhantes. Exploração de contextos semelhantes.</w:t>
      </w:r>
    </w:p>
    <w:p w14:paraId="705C4CA1" w14:textId="4E3B97A4" w:rsidR="005D20DD" w:rsidRPr="00CD6D0B" w:rsidRDefault="005D20DD" w:rsidP="00CD6D0B">
      <w:r>
        <w:tab/>
      </w:r>
      <w:r w:rsidR="000A06F5">
        <w:t xml:space="preserve">A validação da acuracidade do modelo, a comparação dos contextos foi classificada em </w:t>
      </w:r>
      <w:r>
        <w:t xml:space="preserve">4 </w:t>
      </w:r>
      <w:r w:rsidR="00B27ABA">
        <w:t>possibilidades</w:t>
      </w:r>
      <w:r w:rsidR="000A06F5">
        <w:t xml:space="preserve">: O contexto implícito e explicito são os mesmos. Os contextos são </w:t>
      </w:r>
      <w:r w:rsidR="000A06F5">
        <w:lastRenderedPageBreak/>
        <w:t>parcialmente os mesmos. Os contextos são diferentes, mas o usuário concorda com o contexto obtido de forma implícita.</w:t>
      </w:r>
      <w:r w:rsidR="00056B33">
        <w:t xml:space="preserve"> E por último, é quando os contextos são diferentes e o usuário não entende o contexto obtido. </w:t>
      </w:r>
    </w:p>
    <w:p w14:paraId="2FAA5D31" w14:textId="10F6C20E" w:rsidR="00500E06" w:rsidRDefault="00500E06" w:rsidP="00B313DC">
      <w:pPr>
        <w:pStyle w:val="Ttulo4"/>
      </w:pPr>
      <w:r>
        <w:t>Foi avaliado o nível de satisfação do usuário com a música recomendada?</w:t>
      </w:r>
    </w:p>
    <w:p w14:paraId="657F44E9" w14:textId="1BF008D6" w:rsidR="00D46084" w:rsidRPr="00D46084" w:rsidRDefault="00D46084" w:rsidP="00D46084">
      <w:r>
        <w:tab/>
      </w:r>
      <w:r w:rsidR="00C44F0E">
        <w:t>Não foi apresentado nenhum</w:t>
      </w:r>
      <w:r w:rsidR="0092224F">
        <w:t xml:space="preserve">a </w:t>
      </w:r>
      <w:r w:rsidR="00C44F0E">
        <w:t>avaliação desse tipo.</w:t>
      </w:r>
    </w:p>
    <w:p w14:paraId="35C5FC10" w14:textId="77777777" w:rsidR="00500E06" w:rsidRDefault="00500E06" w:rsidP="00B313DC">
      <w:pPr>
        <w:pStyle w:val="Ttulo4"/>
      </w:pPr>
      <w:r>
        <w:t>A recomendação atingiu as expectativas do usuário?</w:t>
      </w:r>
    </w:p>
    <w:p w14:paraId="4B05D50A" w14:textId="6E27CF23" w:rsidR="00222E9F" w:rsidRDefault="00222E9F" w:rsidP="00007E27">
      <w:r>
        <w:tab/>
      </w:r>
      <w:r w:rsidR="00007E27">
        <w:t>Essa métrica foi validada através d</w:t>
      </w:r>
      <w:r>
        <w:t xml:space="preserve">a obtenção do contexto explicito </w:t>
      </w:r>
      <w:r w:rsidR="000A15E3">
        <w:t>citado</w:t>
      </w:r>
      <w:r>
        <w:t xml:space="preserve"> em </w:t>
      </w:r>
      <w:r>
        <w:fldChar w:fldCharType="begin"/>
      </w:r>
      <w:r>
        <w:instrText xml:space="preserve"> REF _Ref41237577 \r \h </w:instrText>
      </w:r>
      <w:r>
        <w:fldChar w:fldCharType="separate"/>
      </w:r>
      <w:r>
        <w:t>3.3.1.5</w:t>
      </w:r>
      <w:r>
        <w:fldChar w:fldCharType="end"/>
      </w:r>
      <w:r w:rsidR="000A15E3">
        <w:t>, onde é apresentado as 4 percepções dos usuários em relação ao contexto implícito obtido.</w:t>
      </w:r>
      <w:r w:rsidR="001D5A80">
        <w:t xml:space="preserve"> </w:t>
      </w:r>
      <w:r w:rsidR="00E45BE7">
        <w:t>Porém</w:t>
      </w:r>
      <w:r w:rsidR="001D5A80">
        <w:t xml:space="preserve"> não é apresentado nenhum resultado dessa avaliação.</w:t>
      </w:r>
    </w:p>
    <w:p w14:paraId="60AAEB7F" w14:textId="5E055074" w:rsidR="00263DDD" w:rsidRDefault="00E9095F" w:rsidP="00263DDD">
      <w:pPr>
        <w:pStyle w:val="Ttulo3"/>
        <w:rPr>
          <w:lang w:val="en-US"/>
        </w:rPr>
      </w:pPr>
      <w:bookmarkStart w:id="33" w:name="_Ref40822303"/>
      <w:bookmarkStart w:id="34" w:name="_Toc41243257"/>
      <w:r w:rsidRPr="00E9095F">
        <w:rPr>
          <w:lang w:val="en-US"/>
        </w:rPr>
        <w:t>Prediction of music pairwise preferences from facial expressions</w:t>
      </w:r>
      <w:bookmarkEnd w:id="33"/>
      <w:bookmarkEnd w:id="34"/>
    </w:p>
    <w:p w14:paraId="15BC4C6C" w14:textId="231364AB" w:rsidR="00F43E36" w:rsidRPr="009634F0" w:rsidRDefault="006D2ECB" w:rsidP="006D2ECB">
      <w:r w:rsidRPr="000A3B00">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o uma aplicação, onde a</w:t>
      </w:r>
      <w:r w:rsidR="00F43E36">
        <w:t xml:space="preserve">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Nesse momento que é obtido </w:t>
      </w:r>
      <w:r w:rsidR="00863250">
        <w:t xml:space="preserve">os dois contextos estudados </w:t>
      </w:r>
      <w:r w:rsidR="007A5138">
        <w:t>na pesquisa</w:t>
      </w:r>
      <w:r w:rsidR="00FA2593">
        <w:t xml:space="preserve"> revisada</w:t>
      </w:r>
      <w:r w:rsidR="00863250">
        <w:t xml:space="preserve">, </w:t>
      </w:r>
      <w:r w:rsidR="00A979E5">
        <w:t xml:space="preserve">quando </w:t>
      </w:r>
      <w:r w:rsidR="00863250">
        <w:t>o usuário escutava as músicas</w:t>
      </w:r>
      <w:r w:rsidR="0016081C">
        <w:t>,</w:t>
      </w:r>
      <w:r w:rsidR="00863250">
        <w:t xml:space="preserve"> </w:t>
      </w:r>
      <w:r w:rsidR="00FC16F8">
        <w:t>foi gravado</w:t>
      </w:r>
      <w:r w:rsidR="00863250">
        <w:t xml:space="preserve"> suas expressões faciais através de uma câmera e o tempo dedicado a ouvir cada </w:t>
      </w:r>
      <w:r w:rsidR="007A5138">
        <w:t>música</w:t>
      </w:r>
      <w:r w:rsidR="00863250">
        <w:t>.</w:t>
      </w:r>
    </w:p>
    <w:p w14:paraId="19930670" w14:textId="0CD8D6A9" w:rsidR="00413F67" w:rsidRDefault="00413F67" w:rsidP="00413F67">
      <w:pPr>
        <w:pStyle w:val="Ttulo4"/>
      </w:pPr>
      <w:bookmarkStart w:id="35" w:name="_Ref40822310"/>
      <w:r>
        <w:t>Qual o problema que ele resolveu?</w:t>
      </w:r>
    </w:p>
    <w:p w14:paraId="75AFC6F7" w14:textId="23D525C0" w:rsidR="0084499B" w:rsidRPr="0084499B" w:rsidRDefault="0084499B" w:rsidP="0084499B">
      <w:r>
        <w:tab/>
      </w:r>
      <w:r w:rsidR="00B12459">
        <w:t xml:space="preserve">Nesse trabalho, é apresentado uma abordagem para predizer a </w:t>
      </w:r>
      <w:r w:rsidR="003C1616">
        <w:t>preferência</w:t>
      </w:r>
      <w:r w:rsidR="00B12459">
        <w:t xml:space="preserve"> musical</w:t>
      </w:r>
      <w:r w:rsidR="003C1616">
        <w:t xml:space="preserve"> </w:t>
      </w:r>
      <w:r w:rsidR="00B12459">
        <w:t>do usuário a partir das expressões faciais</w:t>
      </w:r>
      <w:r w:rsidR="008A51F8">
        <w:t xml:space="preserve">. Ela busca responder a seguinte questão: É possível inferir (implicitamente) em pares as preferencias musicais de um usuário a partir de suas expressões faciais demonstradas enquanto escuta suas </w:t>
      </w:r>
      <w:r w:rsidR="00A10EB3">
        <w:t>músicas</w:t>
      </w:r>
      <w:r w:rsidR="008A51F8">
        <w:t>?</w:t>
      </w:r>
    </w:p>
    <w:p w14:paraId="7FD7C017" w14:textId="56D943D9" w:rsidR="0092303F" w:rsidRPr="0092303F" w:rsidRDefault="00413F67" w:rsidP="00A36DB8">
      <w:pPr>
        <w:pStyle w:val="Ttulo4"/>
      </w:pPr>
      <w:r>
        <w:t>Quais técnicas foram usadas?</w:t>
      </w:r>
    </w:p>
    <w:p w14:paraId="2CC70BB5" w14:textId="0639B165" w:rsidR="009952AB" w:rsidRDefault="009952AB" w:rsidP="00A36DB8">
      <w:r>
        <w:tab/>
        <w:t xml:space="preserve">A principal técnica utilizada para predição das </w:t>
      </w:r>
      <w:r w:rsidR="00E95675">
        <w:t>músicas</w:t>
      </w:r>
      <w:r>
        <w:t xml:space="preserve"> foi gerando um score a partir da comparação par a par em cima das</w:t>
      </w:r>
      <w:r w:rsidR="00E95675">
        <w:t xml:space="preserve"> escolhas do usuário nas </w:t>
      </w:r>
      <w:r w:rsidR="00D17DE2">
        <w:t xml:space="preserve">opções de </w:t>
      </w:r>
      <w:r w:rsidR="0069553D">
        <w:t>músicas</w:t>
      </w:r>
      <w:r w:rsidR="00E95675">
        <w:t xml:space="preserve"> apresentadas</w:t>
      </w:r>
      <w:r>
        <w:t>.</w:t>
      </w:r>
      <w:r w:rsidR="008B148C">
        <w:t xml:space="preserve"> Essa comparação foi realizada como um problema de regressão, onde eles predizem a pontuação numérica em pares.</w:t>
      </w:r>
      <w:r w:rsidR="002A0697">
        <w:t xml:space="preserve"> E classificando o problema</w:t>
      </w:r>
      <w:r w:rsidR="00B4354F">
        <w:t xml:space="preserve">, onde foi predito uma pontuação em </w:t>
      </w:r>
      <w:r w:rsidR="00B4354F">
        <w:lastRenderedPageBreak/>
        <w:t>pares como classe discreta alternativa</w:t>
      </w:r>
      <w:r w:rsidR="00D25F14">
        <w:t xml:space="preserve"> (esquerda é preferida, direita é preferida, igualmente preferidas)</w:t>
      </w:r>
      <w:r w:rsidR="00B4354F">
        <w:t xml:space="preserve">. </w:t>
      </w:r>
    </w:p>
    <w:p w14:paraId="6E572A95" w14:textId="6314E712" w:rsidR="007B03FF" w:rsidRDefault="007B03FF" w:rsidP="00A36DB8">
      <w:r>
        <w:tab/>
        <w:t>A recomendação gerada foi personalizada por usuário e não foi utilizado nenhum modelo colaborativo.</w:t>
      </w:r>
      <w:r w:rsidR="007F6D4A">
        <w:t xml:space="preserve"> </w:t>
      </w:r>
      <w:r w:rsidR="00AA255F">
        <w:t xml:space="preserve">Mas foi demonstrado o interesse no trabalho </w:t>
      </w:r>
      <w:r w:rsidR="00806E2F">
        <w:t>em adicionar ao</w:t>
      </w:r>
      <w:r w:rsidR="001F2A84">
        <w:t xml:space="preserve"> RecSys</w:t>
      </w:r>
      <w:r w:rsidR="00806E2F">
        <w:t xml:space="preserve"> o filtro do tipo </w:t>
      </w:r>
      <w:r w:rsidR="00CC7714">
        <w:t>colaborativo</w:t>
      </w:r>
      <w:r w:rsidR="00806E2F">
        <w:t>.</w:t>
      </w:r>
    </w:p>
    <w:p w14:paraId="1A85194E" w14:textId="77777777" w:rsidR="00B44EF3" w:rsidRDefault="00A170A0" w:rsidP="00A36DB8">
      <w:r>
        <w:tab/>
        <w:t>Para realizar a predição</w:t>
      </w:r>
      <w:r w:rsidR="00707ADA">
        <w:t xml:space="preserve"> da </w:t>
      </w:r>
      <w:r w:rsidR="005B53F2">
        <w:t xml:space="preserve">música desejada </w:t>
      </w:r>
      <w:r w:rsidR="00BD4D67">
        <w:t>dado a</w:t>
      </w:r>
      <w:r w:rsidR="005B53F2">
        <w:t xml:space="preserve"> expressão facial</w:t>
      </w:r>
      <w:r w:rsidR="004B10AD">
        <w:t xml:space="preserve">, foram </w:t>
      </w:r>
      <w:r w:rsidR="00352AFF">
        <w:t>experimentados diversos algoritmos, e no fim, foi utilizado</w:t>
      </w:r>
      <w:r w:rsidR="004B10AD">
        <w:t xml:space="preserve"> os algoritmos </w:t>
      </w:r>
      <w:r w:rsidR="004B10AD" w:rsidRPr="00971385">
        <w:rPr>
          <w:i/>
          <w:iCs w:val="0"/>
          <w:lang w:val="en-US"/>
        </w:rPr>
        <w:t>Random forest</w:t>
      </w:r>
      <w:r w:rsidR="004B10AD">
        <w:t xml:space="preserve"> e </w:t>
      </w:r>
      <w:r w:rsidR="004B10AD" w:rsidRPr="00971385">
        <w:rPr>
          <w:i/>
          <w:iCs w:val="0"/>
          <w:lang w:val="en-US"/>
        </w:rPr>
        <w:t>Gradient Boosting</w:t>
      </w:r>
      <w:r w:rsidR="004B10AD">
        <w:t xml:space="preserve"> por apresentarem os melhores resultados.</w:t>
      </w:r>
      <w:r w:rsidR="003975B9">
        <w:t xml:space="preserve"> Eles os escolheram</w:t>
      </w:r>
      <w:r w:rsidR="009255A0">
        <w:t>,</w:t>
      </w:r>
      <w:r w:rsidR="003975B9">
        <w:t xml:space="preserve"> </w:t>
      </w:r>
      <w:r w:rsidR="009255A0">
        <w:t>dado a 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70139CE9" w:rsidR="00A170A0" w:rsidRDefault="00B44EF3" w:rsidP="00A36DB8">
      <w:r>
        <w:tab/>
      </w:r>
      <w:r w:rsidR="005408BE">
        <w:t>Para auxiliar no score em par, f</w:t>
      </w:r>
      <w:r>
        <w:t>oi utilizado o</w:t>
      </w:r>
      <w:r w:rsidR="00594E44">
        <w:t xml:space="preserve"> </w:t>
      </w:r>
      <w:r w:rsidR="00594E44" w:rsidRPr="00C36200">
        <w:rPr>
          <w:i/>
          <w:iCs w:val="0"/>
          <w:lang w:val="en-US"/>
        </w:rPr>
        <w:t>Spearman’s Rank Correlation Coefficient</w:t>
      </w:r>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por mais tempo.</w:t>
      </w:r>
    </w:p>
    <w:p w14:paraId="177C98F8" w14:textId="053C47AB" w:rsidR="009972B4" w:rsidRPr="00084447" w:rsidRDefault="009972B4" w:rsidP="00A36DB8">
      <w:r>
        <w:tab/>
      </w:r>
      <w:r w:rsidR="00DD27D8">
        <w:t>P</w:t>
      </w:r>
      <w:r w:rsidR="00301B22">
        <w:t>ara</w:t>
      </w:r>
      <w:r w:rsidR="005D2FC9">
        <w:t xml:space="preserve"> obter os resultados, f</w:t>
      </w:r>
      <w:r w:rsidRPr="0092303F">
        <w:t>oi realizado a comparação da precisão das preferências de predição do</w:t>
      </w:r>
      <w:r>
        <w:t>s</w:t>
      </w:r>
      <w:r w:rsidRPr="0092303F">
        <w:t xml:space="preserve"> modelo</w:t>
      </w:r>
      <w:r>
        <w:t>s bases</w:t>
      </w:r>
      <w:r w:rsidRPr="0092303F">
        <w:t xml:space="preserve"> utilizand</w:t>
      </w:r>
      <w:r>
        <w:t xml:space="preserve">o </w:t>
      </w:r>
      <w:r w:rsidRPr="009D157F">
        <w:rPr>
          <w:i/>
          <w:iCs w:val="0"/>
          <w:lang w:val="en-US"/>
        </w:rPr>
        <w:t>Root Mean Squared Error</w:t>
      </w:r>
      <w:r w:rsidRPr="0092303F">
        <w:t xml:space="preserve"> (RMSE), </w:t>
      </w:r>
      <w:r>
        <w:t>preci</w:t>
      </w:r>
      <w:r>
        <w:t>s</w:t>
      </w:r>
      <w:r>
        <w:t>ão</w:t>
      </w:r>
      <w:r w:rsidRPr="0092303F">
        <w:t xml:space="preserve">, </w:t>
      </w:r>
      <w:r w:rsidRPr="00A2132C">
        <w:rPr>
          <w:i/>
          <w:iCs w:val="0"/>
        </w:rPr>
        <w:t>recall</w:t>
      </w:r>
      <w:r w:rsidRPr="0092303F">
        <w:t xml:space="preserve">, </w:t>
      </w:r>
      <w:r w:rsidRPr="005D2FC9">
        <w:rPr>
          <w:i/>
          <w:iCs w:val="0"/>
        </w:rPr>
        <w:t>F-</w:t>
      </w:r>
      <w:r w:rsidRPr="009D157F">
        <w:rPr>
          <w:i/>
          <w:iCs w:val="0"/>
          <w:lang w:val="en-US"/>
        </w:rPr>
        <w:t>measure</w:t>
      </w:r>
      <w:r w:rsidRPr="0092303F">
        <w:t xml:space="preserve"> </w:t>
      </w:r>
      <w:r>
        <w:t>e acuracidade.</w:t>
      </w:r>
    </w:p>
    <w:p w14:paraId="312F29C4" w14:textId="284CD0FA" w:rsidR="00413F67" w:rsidRDefault="00413F67" w:rsidP="00413F67">
      <w:pPr>
        <w:pStyle w:val="Ttulo4"/>
      </w:pPr>
      <w:r>
        <w:t>Qual a base de treinamento e teste?</w:t>
      </w:r>
    </w:p>
    <w:p w14:paraId="25F9CB4F" w14:textId="0426C66B" w:rsidR="00A36DB8" w:rsidRPr="00A36DB8" w:rsidRDefault="00A36DB8" w:rsidP="00A36DB8">
      <w:r>
        <w:tab/>
      </w:r>
      <w:r w:rsidR="006305F5">
        <w:t>A base dessa pesquisa foi gerada através do uso em um ambiente controlado de uma aplicação desenvolvida para obter a base desse trabalho</w:t>
      </w:r>
      <w:r w:rsidR="00B80689">
        <w:t>.</w:t>
      </w:r>
      <w:r w:rsidR="00747560">
        <w:t xml:space="preserve"> Foi utilizado um total de 75 usuários treinados para utilizar a aplicação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413F67">
      <w:pPr>
        <w:pStyle w:val="Ttulo4"/>
      </w:pPr>
      <w:r>
        <w:t>Quais os contextos utilizados?</w:t>
      </w:r>
    </w:p>
    <w:p w14:paraId="7265A4A5" w14:textId="3FE7E9B1" w:rsidR="00A36DB8" w:rsidRDefault="00A36DB8" w:rsidP="00A36DB8">
      <w:r>
        <w:tab/>
      </w:r>
      <w:r w:rsidR="00AD5487">
        <w:t>O principal contexto</w:t>
      </w:r>
      <w:r w:rsidR="005C1336">
        <w:t xml:space="preserve"> utilizado</w:t>
      </w:r>
      <w:r w:rsidR="00AD5487">
        <w:t xml:space="preserve"> nesse trabalho foi as</w:t>
      </w:r>
      <w:r w:rsidR="002F6BE8">
        <w:t xml:space="preserve"> emoções dos usuários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413F67">
      <w:pPr>
        <w:pStyle w:val="Ttulo4"/>
      </w:pPr>
      <w:r>
        <w:t>Como é obtido o contexto?</w:t>
      </w:r>
    </w:p>
    <w:p w14:paraId="7523138D" w14:textId="47499139" w:rsidR="000A1A0E" w:rsidRDefault="00FD637E" w:rsidP="00FD637E">
      <w:r>
        <w:tab/>
      </w:r>
      <w:r w:rsidR="007B506E">
        <w:t xml:space="preserve">Os </w:t>
      </w:r>
      <w:r w:rsidR="00C82AC5">
        <w:t>dois contextos</w:t>
      </w:r>
      <w:r w:rsidR="007B506E">
        <w:t xml:space="preserve"> são obtidos </w:t>
      </w:r>
      <w:r w:rsidR="00A34872">
        <w:t xml:space="preserve">enquanto o </w:t>
      </w:r>
      <w:r w:rsidR="005C34DA">
        <w:t>usuário</w:t>
      </w:r>
      <w:r w:rsidR="00A34872">
        <w:t xml:space="preserve"> </w:t>
      </w:r>
      <w:r w:rsidR="005C34DA">
        <w:t>está</w:t>
      </w:r>
      <w:r w:rsidR="00A34872">
        <w:t xml:space="preserve"> utilizando a aplicação de tes</w:t>
      </w:r>
      <w:r w:rsidR="00A3194D">
        <w:t>te</w:t>
      </w:r>
      <w:r w:rsidR="003074EF">
        <w:t xml:space="preserve"> para reproduzir </w:t>
      </w:r>
      <w:r w:rsidR="00CD37D3">
        <w:t>músicas</w:t>
      </w:r>
      <w:r w:rsidR="007B506E">
        <w:t>, as emoções são obtidas a partir das expressões faciais</w:t>
      </w:r>
      <w:r w:rsidR="00A34872">
        <w:t xml:space="preserve"> produzidas</w:t>
      </w:r>
      <w:r w:rsidR="00CD37D3">
        <w:t xml:space="preserve">, e o tempo que é gravado enquanto ele escuta cada </w:t>
      </w:r>
      <w:r w:rsidR="00011D1C">
        <w:t>música</w:t>
      </w:r>
      <w:r w:rsidR="00CD37D3">
        <w:t>.</w:t>
      </w:r>
      <w:r w:rsidR="000A1A0E">
        <w:t xml:space="preserve"> Não é apresentado o contexto atual ao usuário, e não existe um formulário onde o usuário possa </w:t>
      </w:r>
      <w:r w:rsidR="004032F8">
        <w:t>definir</w:t>
      </w:r>
      <w:r w:rsidR="000A1A0E">
        <w:t xml:space="preserve"> explicitamente o contexto.</w:t>
      </w:r>
    </w:p>
    <w:p w14:paraId="6C5510F2" w14:textId="70616068" w:rsidR="00851319" w:rsidRPr="00FD637E" w:rsidRDefault="00851319" w:rsidP="00FD637E">
      <w:r>
        <w:lastRenderedPageBreak/>
        <w:tab/>
        <w:t xml:space="preserve">A </w:t>
      </w:r>
      <w:r w:rsidR="00D9785C">
        <w:t>preferência</w:t>
      </w:r>
      <w:r>
        <w:t xml:space="preserve"> do usuário foi </w:t>
      </w:r>
      <w:r w:rsidR="00D9785C">
        <w:t>obtida</w:t>
      </w:r>
      <w:r>
        <w:t xml:space="preserve"> através da observação do seu comportamento em cima da aplicação.</w:t>
      </w:r>
      <w:r w:rsidR="00D9785C">
        <w:t xml:space="preserve"> Cada usuário devia ouvir ao menos 10 segundos de cada música</w:t>
      </w:r>
      <w:r w:rsidR="000F2A3F">
        <w:t xml:space="preserve"> em par apresentada</w:t>
      </w:r>
      <w:r w:rsidR="003F25FB">
        <w:t xml:space="preserve"> e ao finalizar, poderia escolher qual </w:t>
      </w:r>
      <w:r w:rsidR="0023127B">
        <w:t>música</w:t>
      </w:r>
      <w:r w:rsidR="003F25FB">
        <w:t xml:space="preserve"> era mais adequada para se ouvir no ambiente </w:t>
      </w:r>
      <w:r w:rsidR="006576A8">
        <w:t>pré-estabelecido</w:t>
      </w:r>
      <w:r w:rsidR="003F25FB">
        <w:t xml:space="preserve"> que era seu trabalho.</w:t>
      </w:r>
    </w:p>
    <w:p w14:paraId="3721D507" w14:textId="0819518F" w:rsidR="00413F67" w:rsidRDefault="00413F67" w:rsidP="00413F67">
      <w:pPr>
        <w:pStyle w:val="Ttulo4"/>
      </w:pPr>
      <w:r>
        <w:t>Foi avaliado o nível de satisfação do usuário com a música recomendada?</w:t>
      </w:r>
    </w:p>
    <w:p w14:paraId="4E5A8AD4" w14:textId="3E45B466" w:rsidR="00413F67" w:rsidRPr="00413F67" w:rsidRDefault="00413F67" w:rsidP="00413F67">
      <w:r>
        <w:tab/>
      </w:r>
      <w:r w:rsidR="001A0156">
        <w:t>Não foi avaliado o nível de satisfação dos usuários.</w:t>
      </w:r>
    </w:p>
    <w:p w14:paraId="27F62DFC" w14:textId="37F7FB62" w:rsidR="00413F67" w:rsidRDefault="00413F67" w:rsidP="00413F67">
      <w:pPr>
        <w:pStyle w:val="Ttulo4"/>
      </w:pPr>
      <w:r>
        <w:t>A recomendação atingiu as expectativas do usuário?</w:t>
      </w:r>
    </w:p>
    <w:p w14:paraId="2BD8EBD4" w14:textId="38A8E6A4" w:rsidR="007C48E1" w:rsidRDefault="00413F67" w:rsidP="00413F67">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 bases</w:t>
      </w:r>
      <w:r w:rsidR="009765AA" w:rsidRPr="0092303F">
        <w:t xml:space="preserve"> utilizand</w:t>
      </w:r>
      <w:r w:rsidR="009765AA">
        <w:t xml:space="preserve">o </w:t>
      </w:r>
      <w:r w:rsidR="009765AA" w:rsidRPr="000355CB">
        <w:rPr>
          <w:i/>
          <w:iCs w:val="0"/>
          <w:lang w:val="en-US"/>
        </w:rPr>
        <w:t>Root Mean Squared Error</w:t>
      </w:r>
      <w:r w:rsidR="009765AA" w:rsidRPr="0092303F">
        <w:t xml:space="preserve"> (RMSE), </w:t>
      </w:r>
      <w:r w:rsidR="009765AA">
        <w:t>precisão</w:t>
      </w:r>
      <w:r w:rsidR="009765AA" w:rsidRPr="0092303F">
        <w:t xml:space="preserve">, </w:t>
      </w:r>
      <w:r w:rsidR="009765AA" w:rsidRPr="00A2132C">
        <w:rPr>
          <w:i/>
          <w:iCs w:val="0"/>
        </w:rPr>
        <w:t>recall</w:t>
      </w:r>
      <w:r w:rsidR="009765AA" w:rsidRPr="0092303F">
        <w:t xml:space="preserve">, </w:t>
      </w:r>
      <w:r w:rsidR="009765AA" w:rsidRPr="000355CB">
        <w:rPr>
          <w:i/>
          <w:iCs w:val="0"/>
          <w:lang w:val="en-US"/>
        </w:rPr>
        <w:t>F-measure</w:t>
      </w:r>
      <w:r w:rsidR="009765AA" w:rsidRPr="0092303F">
        <w:t xml:space="preserve"> </w:t>
      </w:r>
      <w:r w:rsidR="009765AA">
        <w:t>e acuracidade.</w:t>
      </w:r>
      <w:r w:rsidR="007C48E1">
        <w:t xml:space="preserve"> </w:t>
      </w:r>
      <w:r w:rsidR="00CC5596">
        <w:t>A</w:t>
      </w:r>
      <w:r w:rsidR="007C48E1">
        <w:t xml:space="preserve"> precisão, </w:t>
      </w:r>
      <w:r w:rsidR="007C48E1" w:rsidRPr="007C48E1">
        <w:rPr>
          <w:i/>
          <w:iCs w:val="0"/>
        </w:rPr>
        <w:t>recall</w:t>
      </w:r>
      <w:r w:rsidR="007C48E1">
        <w:t xml:space="preserve"> e </w:t>
      </w:r>
      <w:r w:rsidR="007C48E1" w:rsidRPr="000355CB">
        <w:rPr>
          <w:i/>
          <w:iCs w:val="0"/>
          <w:lang w:val="en-US"/>
        </w:rPr>
        <w:t>F-measure</w:t>
      </w:r>
      <w:r w:rsidR="007C48E1">
        <w:t xml:space="preserve"> fo</w:t>
      </w:r>
      <w:r w:rsidR="00CC5596">
        <w:t xml:space="preserve">ram calculadas </w:t>
      </w:r>
      <w:r w:rsidR="007C48E1">
        <w:t xml:space="preserve">ponderando os </w:t>
      </w:r>
      <w:r w:rsidR="007C48E1" w:rsidRPr="00CC5596">
        <w:rPr>
          <w:i/>
          <w:iCs w:val="0"/>
        </w:rPr>
        <w:t>scores</w:t>
      </w:r>
      <w:r w:rsidR="007C48E1">
        <w:t xml:space="preserve"> de cada classe pelo </w:t>
      </w:r>
      <w:r w:rsidR="004A0549">
        <w:t>número</w:t>
      </w:r>
      <w:r w:rsidR="007C48E1">
        <w:t xml:space="preserve"> de instancias verdadeiras de cada, para explicar o desequilíbrio dela.</w:t>
      </w:r>
    </w:p>
    <w:p w14:paraId="115057FD" w14:textId="7AF7408B" w:rsidR="00B06096" w:rsidRDefault="00B06096" w:rsidP="00B06096">
      <w:r>
        <w:tab/>
      </w:r>
      <w:r w:rsidR="001C3942">
        <w:t>A base foi obtida através da aplicaç</w:t>
      </w:r>
      <w:r w:rsidR="009F6A66">
        <w:t>ão</w:t>
      </w:r>
      <w:r w:rsidR="001C3942">
        <w:t xml:space="preserve"> obteve </w:t>
      </w:r>
      <w:r>
        <w:t>um total de 75 usuários treinados para utilizar a aplicação com uma média de idade de 29,8 anos.</w:t>
      </w:r>
    </w:p>
    <w:p w14:paraId="7A741598" w14:textId="2BFCBF98" w:rsidR="0023412E" w:rsidRDefault="0023412E" w:rsidP="00B06096">
      <w:r>
        <w:tab/>
        <w:t>O principal critério de qualidade utilizado foi o tempo em que o usuário escutou cada música, pois, q</w:t>
      </w:r>
      <w:r>
        <w:t>uanto maior a diferença entre as duas músicas, maior a probabilidade de o usuário ter gostado da música que ele por mais tempo</w:t>
      </w:r>
      <w:r>
        <w:t>.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413F67">
      <w:pPr>
        <w:pStyle w:val="Ttulo4"/>
      </w:pPr>
      <w:r>
        <w:t>Tiveram outros resultados apresentados? Quais?</w:t>
      </w:r>
    </w:p>
    <w:p w14:paraId="0ADB2A08" w14:textId="1DE967E0" w:rsidR="00354103" w:rsidRPr="00354103" w:rsidRDefault="00354103" w:rsidP="00354103">
      <w:r>
        <w:tab/>
      </w:r>
      <w:r w:rsidR="00D40C23">
        <w:t>Não tiveram outros resultados apresentados.</w:t>
      </w:r>
    </w:p>
    <w:p w14:paraId="6478257F" w14:textId="7A73C5E9" w:rsidR="00D064C6" w:rsidRDefault="00D064C6" w:rsidP="00413F67">
      <w:pPr>
        <w:pStyle w:val="Ttulo3"/>
        <w:rPr>
          <w:lang w:val="en-US"/>
        </w:rPr>
      </w:pPr>
      <w:bookmarkStart w:id="36" w:name="_Toc41243258"/>
      <w:r w:rsidRPr="00D064C6">
        <w:rPr>
          <w:lang w:val="en-US"/>
        </w:rPr>
        <w:t>Towards Intent-Aware Contextual Music Recommendation: Initial Experiments</w:t>
      </w:r>
      <w:bookmarkEnd w:id="35"/>
      <w:bookmarkEnd w:id="36"/>
    </w:p>
    <w:p w14:paraId="467C6811" w14:textId="5B9483F0" w:rsidR="0077029A" w:rsidRPr="008C355D" w:rsidRDefault="0077029A" w:rsidP="0077029A">
      <w:r w:rsidRPr="000A3B00">
        <w:rPr>
          <w:lang w:val="en-US"/>
        </w:rPr>
        <w:tab/>
      </w:r>
      <w:r w:rsidRPr="008C355D">
        <w:t>Texto</w:t>
      </w:r>
    </w:p>
    <w:p w14:paraId="7D0FC1DF" w14:textId="77777777" w:rsidR="00B87B98" w:rsidRDefault="0063452F" w:rsidP="00B87B98">
      <w:pPr>
        <w:pStyle w:val="Ttulo4"/>
        <w:numPr>
          <w:ilvl w:val="3"/>
          <w:numId w:val="18"/>
        </w:numPr>
        <w:ind w:left="1713" w:hanging="862"/>
      </w:pPr>
      <w:r w:rsidRPr="000A3B00">
        <w:tab/>
      </w:r>
      <w:r w:rsidR="00B87B98">
        <w:t>Qual o problema que ele resolveu?</w:t>
      </w:r>
    </w:p>
    <w:p w14:paraId="608D79C0" w14:textId="752CA2F5" w:rsidR="00B87B98" w:rsidRPr="0084499B" w:rsidRDefault="00B87B98" w:rsidP="00B87B98">
      <w:r>
        <w:tab/>
      </w:r>
      <w:r w:rsidR="000B7EF7">
        <w:t>É abordado 3 contribuições no artigo: Por primeiro, é estimado uma distribuição empírica das intenções do ouvinte ao reproduzir um video no Youtube.</w:t>
      </w:r>
      <w:r w:rsidR="00AF564F">
        <w:t xml:space="preserve"> </w:t>
      </w:r>
      <w:r w:rsidR="00C740A9">
        <w:t xml:space="preserve">Na segunda é realizado </w:t>
      </w:r>
      <w:r w:rsidR="00A23BFF">
        <w:t>um</w:t>
      </w:r>
      <w:r w:rsidR="00C740A9">
        <w:t xml:space="preserve"> </w:t>
      </w:r>
      <w:r w:rsidR="00E233E2">
        <w:t>experimento</w:t>
      </w:r>
      <w:r w:rsidR="00C740A9">
        <w:t xml:space="preserve"> </w:t>
      </w:r>
      <w:r w:rsidR="003F2926">
        <w:t xml:space="preserve">semelhante ao </w:t>
      </w:r>
      <w:r w:rsidR="00C740A9">
        <w:t>da primeira, porem utilizando o Spotify.</w:t>
      </w:r>
      <w:r w:rsidR="00E233E2">
        <w:t xml:space="preserve"> </w:t>
      </w:r>
      <w:r w:rsidR="00FD32F5">
        <w:t xml:space="preserve">E por </w:t>
      </w:r>
      <w:r w:rsidR="00CC0DEC">
        <w:t>último</w:t>
      </w:r>
      <w:r w:rsidR="00FD32F5">
        <w:t>, é relatado os resultados iniciais obtidos utilizando o modelo de intenções treinados para melhorar as recomendações.</w:t>
      </w:r>
      <w:r w:rsidR="007575BF">
        <w:t xml:space="preserve"> </w:t>
      </w:r>
      <w:r w:rsidR="00FE3727">
        <w:t>O</w:t>
      </w:r>
      <w:r w:rsidR="007575BF">
        <w:t xml:space="preserve"> modelo</w:t>
      </w:r>
      <w:r w:rsidR="00FE3727">
        <w:t xml:space="preserve"> apresentado</w:t>
      </w:r>
      <w:r w:rsidR="007575BF">
        <w:t xml:space="preserve">, </w:t>
      </w:r>
      <w:r w:rsidR="007F4FDB">
        <w:t xml:space="preserve">demonstra </w:t>
      </w:r>
      <w:r w:rsidR="007575BF">
        <w:t xml:space="preserve">melhorias promissoras na recomendação de </w:t>
      </w:r>
      <w:r w:rsidR="000B1589">
        <w:lastRenderedPageBreak/>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B87B98">
      <w:pPr>
        <w:pStyle w:val="Ttulo4"/>
        <w:numPr>
          <w:ilvl w:val="3"/>
          <w:numId w:val="18"/>
        </w:numPr>
        <w:ind w:left="1713" w:hanging="862"/>
      </w:pPr>
      <w:r>
        <w:t>Quais técnicas foram usadas?</w:t>
      </w:r>
    </w:p>
    <w:p w14:paraId="52A2441C" w14:textId="4A889FFE" w:rsidR="00516903" w:rsidRDefault="00B87B98" w:rsidP="00B87B98">
      <w:r>
        <w:tab/>
      </w:r>
      <w:r w:rsidR="00826309">
        <w:t>Dado o escopo desse trabalho, será apresentado somente as técnicas utilizadas nas recomendações de áudio</w:t>
      </w:r>
      <w:r w:rsidR="007E529E">
        <w:t xml:space="preserve"> (Seção 2.2)</w:t>
      </w:r>
      <w:r w:rsidR="006D0D69">
        <w:t xml:space="preserve"> apresentadas no artigo revisado.</w:t>
      </w:r>
      <w:r w:rsidR="00353413">
        <w:t xml:space="preserve"> </w:t>
      </w:r>
      <w:r w:rsidR="00817AC2">
        <w:t xml:space="preserve">Nessa seção, é apresentado a especificação de um algoritmo que busca entender as intenções do usuário através dos títulos das </w:t>
      </w:r>
      <w:proofErr w:type="gramStart"/>
      <w:r w:rsidR="00817AC2" w:rsidRPr="00817AC2">
        <w:rPr>
          <w:i/>
          <w:iCs w:val="0"/>
        </w:rPr>
        <w:t>playlists</w:t>
      </w:r>
      <w:proofErr w:type="gramEnd"/>
      <w:r w:rsidR="00817AC2">
        <w:t xml:space="preserve"> </w:t>
      </w:r>
      <w:r w:rsidR="007818D1">
        <w:t xml:space="preserve">disponibilizadas pelos </w:t>
      </w:r>
      <w:r w:rsidR="004C258B">
        <w:t>usuários</w:t>
      </w:r>
      <w:r w:rsidR="007818D1">
        <w:t>.</w:t>
      </w:r>
      <w:r w:rsidR="009A219E">
        <w:t xml:space="preserve"> </w:t>
      </w:r>
      <w:r w:rsidR="005A5977">
        <w:t>A pesquisa não utilizou</w:t>
      </w:r>
      <w:r w:rsidR="009A219E">
        <w:t xml:space="preserve"> da recomendação colaborativa.</w:t>
      </w:r>
    </w:p>
    <w:p w14:paraId="04B53953" w14:textId="5251BC07" w:rsidR="00B87B98" w:rsidRPr="00A36DB8" w:rsidRDefault="00516903" w:rsidP="00B87B98">
      <w:r>
        <w:tab/>
      </w:r>
      <w:r w:rsidR="004C258B">
        <w:t>As intenções</w:t>
      </w:r>
      <w:r w:rsidR="006003B3">
        <w:t xml:space="preserve"> foram </w:t>
      </w:r>
      <w:r w:rsidR="00F74EA6">
        <w:t>obtidas</w:t>
      </w:r>
      <w:r w:rsidR="006003B3">
        <w:t xml:space="preserve"> através de</w:t>
      </w:r>
      <w:r w:rsidR="00353413">
        <w:t xml:space="preserve"> diversos tipos de algoritmos de </w:t>
      </w:r>
      <w:proofErr w:type="spellStart"/>
      <w:r w:rsidR="00353413" w:rsidRPr="00F40AF8">
        <w:rPr>
          <w:i/>
          <w:iCs w:val="0"/>
        </w:rPr>
        <w:t>machine</w:t>
      </w:r>
      <w:proofErr w:type="spellEnd"/>
      <w:r w:rsidR="00353413" w:rsidRPr="00F40AF8">
        <w:rPr>
          <w:i/>
          <w:iCs w:val="0"/>
        </w:rPr>
        <w:t xml:space="preserve"> </w:t>
      </w:r>
      <w:proofErr w:type="spellStart"/>
      <w:r w:rsidR="00353413" w:rsidRPr="00F40AF8">
        <w:rPr>
          <w:i/>
          <w:iCs w:val="0"/>
        </w:rPr>
        <w:t>learning</w:t>
      </w:r>
      <w:proofErr w:type="spellEnd"/>
      <w:r>
        <w:t xml:space="preserve"> como:</w:t>
      </w:r>
      <w:r w:rsidRPr="00516903">
        <w:t xml:space="preserve"> </w:t>
      </w:r>
      <w:proofErr w:type="spellStart"/>
      <w:r w:rsidRPr="00890C98">
        <w:rPr>
          <w:i/>
          <w:iCs w:val="0"/>
        </w:rPr>
        <w:t>Logistic</w:t>
      </w:r>
      <w:proofErr w:type="spellEnd"/>
      <w:r w:rsidRPr="00890C98">
        <w:rPr>
          <w:i/>
          <w:iCs w:val="0"/>
        </w:rPr>
        <w:t xml:space="preserve"> </w:t>
      </w:r>
      <w:proofErr w:type="spellStart"/>
      <w:r w:rsidRPr="00890C98">
        <w:rPr>
          <w:i/>
          <w:iCs w:val="0"/>
        </w:rPr>
        <w:t>Regression</w:t>
      </w:r>
      <w:proofErr w:type="spellEnd"/>
      <w:r>
        <w:t xml:space="preserve">, </w:t>
      </w:r>
      <w:proofErr w:type="spellStart"/>
      <w:r w:rsidRPr="00CC6DE7">
        <w:rPr>
          <w:i/>
          <w:iCs w:val="0"/>
        </w:rPr>
        <w:t>both</w:t>
      </w:r>
      <w:proofErr w:type="spellEnd"/>
      <w:r w:rsidRPr="00CC6DE7">
        <w:rPr>
          <w:i/>
          <w:iCs w:val="0"/>
        </w:rPr>
        <w:t xml:space="preserve"> </w:t>
      </w:r>
      <w:proofErr w:type="spellStart"/>
      <w:r w:rsidRPr="00CC6DE7">
        <w:rPr>
          <w:i/>
          <w:iCs w:val="0"/>
        </w:rPr>
        <w:t>fuzzy</w:t>
      </w:r>
      <w:proofErr w:type="spellEnd"/>
      <w:r>
        <w:t xml:space="preserve"> e </w:t>
      </w:r>
      <w:r w:rsidRPr="00CC6DE7">
        <w:rPr>
          <w:i/>
          <w:iCs w:val="0"/>
        </w:rPr>
        <w:t xml:space="preserve">hard </w:t>
      </w:r>
      <w:proofErr w:type="spellStart"/>
      <w:r w:rsidRPr="00CC6DE7">
        <w:rPr>
          <w:i/>
          <w:iCs w:val="0"/>
        </w:rPr>
        <w:t>Clustering</w:t>
      </w:r>
      <w:proofErr w:type="spellEnd"/>
      <w:r>
        <w:t xml:space="preserve">, mas os melhores resultados foram obtidos utilizando o </w:t>
      </w:r>
      <w:proofErr w:type="spellStart"/>
      <w:r w:rsidRPr="00E1223E">
        <w:rPr>
          <w:i/>
          <w:iCs w:val="0"/>
        </w:rPr>
        <w:t>Random</w:t>
      </w:r>
      <w:proofErr w:type="spellEnd"/>
      <w:r w:rsidRPr="00E1223E">
        <w:rPr>
          <w:i/>
          <w:iCs w:val="0"/>
        </w:rPr>
        <w:t xml:space="preserve"> Forest </w:t>
      </w:r>
      <w:proofErr w:type="spellStart"/>
      <w:r w:rsidRPr="00E1223E">
        <w:rPr>
          <w:i/>
          <w:iCs w:val="0"/>
        </w:rPr>
        <w:t>classifier</w:t>
      </w:r>
      <w:proofErr w:type="spellEnd"/>
      <w:r w:rsidRPr="00516903">
        <w:t xml:space="preserve"> (</w:t>
      </w:r>
      <w:r w:rsidR="00650FE9">
        <w:t>utilizando a implementação do</w:t>
      </w:r>
      <w:r w:rsidRPr="00516903">
        <w:t xml:space="preserve"> </w:t>
      </w:r>
      <w:proofErr w:type="spellStart"/>
      <w:r w:rsidRPr="00650FE9">
        <w:rPr>
          <w:i/>
          <w:iCs w:val="0"/>
        </w:rPr>
        <w:t>sklearn</w:t>
      </w:r>
      <w:proofErr w:type="spellEnd"/>
      <w:r w:rsidRPr="00516903">
        <w:t>)</w:t>
      </w:r>
      <w:r w:rsidR="00650FE9">
        <w:t>.</w:t>
      </w:r>
    </w:p>
    <w:p w14:paraId="770CAD9E" w14:textId="77777777" w:rsidR="00B87B98" w:rsidRDefault="00B87B98" w:rsidP="00B87B98">
      <w:pPr>
        <w:pStyle w:val="Ttulo4"/>
        <w:numPr>
          <w:ilvl w:val="3"/>
          <w:numId w:val="18"/>
        </w:numPr>
        <w:ind w:left="1713" w:hanging="862"/>
      </w:pPr>
      <w:r>
        <w:t>Qual a base de treinamento e teste?</w:t>
      </w:r>
    </w:p>
    <w:p w14:paraId="3C6D7511" w14:textId="3FB27EC5" w:rsidR="00B87B98" w:rsidRPr="00A36DB8" w:rsidRDefault="00B87B98" w:rsidP="00B87B98">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6D21C9">
        <w:t xml:space="preserve"> em cima das </w:t>
      </w:r>
      <w:proofErr w:type="gramStart"/>
      <w:r w:rsidR="006D21C9" w:rsidRPr="00F0433D">
        <w:rPr>
          <w:i/>
          <w:iCs w:val="0"/>
        </w:rPr>
        <w:t>playlists</w:t>
      </w:r>
      <w:proofErr w:type="gramEnd"/>
      <w:r w:rsidR="006D21C9">
        <w:t xml:space="preserve"> dispostas do </w:t>
      </w:r>
      <w:r w:rsidR="005845F3">
        <w:t>usuário</w:t>
      </w:r>
      <w:r w:rsidR="00D627FD">
        <w:t>.</w:t>
      </w:r>
      <w:r w:rsidR="00261ACE">
        <w:t xml:space="preserve"> </w:t>
      </w:r>
      <w:r w:rsidR="002F15C3">
        <w:t>Não é apresentado nenhuma aplicação desenvolvida para obter as bases.</w:t>
      </w:r>
    </w:p>
    <w:p w14:paraId="46BF033E" w14:textId="77777777" w:rsidR="00B87B98" w:rsidRDefault="00B87B98" w:rsidP="00B87B98">
      <w:pPr>
        <w:pStyle w:val="Ttulo4"/>
        <w:numPr>
          <w:ilvl w:val="3"/>
          <w:numId w:val="18"/>
        </w:numPr>
        <w:ind w:left="1713" w:hanging="862"/>
      </w:pPr>
      <w:r>
        <w:t>Quais os contextos utilizados?</w:t>
      </w:r>
    </w:p>
    <w:p w14:paraId="28EC470E" w14:textId="5B9CEE35" w:rsidR="00B87B98" w:rsidRPr="00A36DB8" w:rsidRDefault="00B87B98" w:rsidP="00B87B98">
      <w:r>
        <w:tab/>
      </w:r>
      <w:r w:rsidR="003A3BB6">
        <w:t>Esse trabalho realizou a interpretação de contexto como intenções.</w:t>
      </w:r>
      <w:r w:rsidR="001142B7">
        <w:t xml:space="preserve"> O principal atributo utilizado são as atividades que o usuário está executando</w:t>
      </w:r>
      <w:r w:rsidR="00604072">
        <w:t>, o qual é obtido através de seu comportamento</w:t>
      </w:r>
      <w:r w:rsidR="00DD58AC">
        <w:t xml:space="preserve"> (buscas por </w:t>
      </w:r>
      <w:proofErr w:type="gramStart"/>
      <w:r w:rsidR="00DD58AC" w:rsidRPr="00A955F9">
        <w:rPr>
          <w:i/>
          <w:iCs w:val="0"/>
        </w:rPr>
        <w:t>playlists</w:t>
      </w:r>
      <w:proofErr w:type="gramEnd"/>
      <w:r w:rsidR="00DD58AC">
        <w:t>)</w:t>
      </w:r>
      <w:r w:rsidR="001142B7">
        <w:t>.</w:t>
      </w:r>
    </w:p>
    <w:p w14:paraId="7D52EC0B" w14:textId="77777777" w:rsidR="00B87B98" w:rsidRDefault="00B87B98" w:rsidP="00B87B98">
      <w:pPr>
        <w:pStyle w:val="Ttulo4"/>
        <w:numPr>
          <w:ilvl w:val="3"/>
          <w:numId w:val="18"/>
        </w:numPr>
        <w:ind w:left="1713" w:hanging="862"/>
      </w:pPr>
      <w:r>
        <w:t>Como é obtido o contexto?</w:t>
      </w:r>
    </w:p>
    <w:p w14:paraId="71366E2F" w14:textId="0613DC8A" w:rsidR="00B87B98" w:rsidRPr="00FD637E" w:rsidRDefault="00B87B98" w:rsidP="00B87B98">
      <w:r>
        <w:tab/>
      </w:r>
      <w:r w:rsidR="00634271">
        <w:t xml:space="preserve">Para </w:t>
      </w:r>
      <w:r w:rsidR="004D0700">
        <w:t xml:space="preserve">obter o comportamento do </w:t>
      </w:r>
      <w:r w:rsidR="002246DF">
        <w:t>usuário</w:t>
      </w:r>
      <w:r w:rsidR="00634271">
        <w:t>,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proofErr w:type="gramStart"/>
      <w:r w:rsidR="0054209C" w:rsidRPr="00D87F0C">
        <w:rPr>
          <w:i/>
          <w:iCs w:val="0"/>
        </w:rPr>
        <w:t>playlists</w:t>
      </w:r>
      <w:proofErr w:type="gramEnd"/>
      <w:r w:rsidR="0054209C">
        <w:t>,</w:t>
      </w:r>
      <w:r w:rsidR="00634271">
        <w:t xml:space="preserve"> e a partir delas, foi gerado uma playlist de acordo com suas intenções.</w:t>
      </w:r>
      <w:r w:rsidR="00701830">
        <w:t xml:space="preserve"> Esse comportamento é obtido de maneira implícita e o </w:t>
      </w:r>
      <w:r w:rsidR="00595FA7">
        <w:t>usuário</w:t>
      </w:r>
      <w:r w:rsidR="00701830">
        <w:t xml:space="preserve"> não pode ajudar na definição do contexto.</w:t>
      </w:r>
      <w:r w:rsidR="00CC2E48">
        <w:t xml:space="preserve"> Não é apresentado ao </w:t>
      </w:r>
      <w:r w:rsidR="00643405">
        <w:t>usuário</w:t>
      </w:r>
      <w:r w:rsidR="00CC2E48">
        <w:t xml:space="preserve"> o contexto atual obtido através do seu comportamento.</w:t>
      </w:r>
    </w:p>
    <w:p w14:paraId="5AF968CD" w14:textId="77777777" w:rsidR="00B87B98" w:rsidRDefault="00B87B98" w:rsidP="00B87B98">
      <w:pPr>
        <w:pStyle w:val="Ttulo4"/>
        <w:numPr>
          <w:ilvl w:val="3"/>
          <w:numId w:val="18"/>
        </w:numPr>
        <w:ind w:left="1713" w:hanging="862"/>
      </w:pPr>
      <w:r>
        <w:t>Foi avaliado o nível de satisfação do usuário com a música recomendada?</w:t>
      </w:r>
    </w:p>
    <w:p w14:paraId="2D365478" w14:textId="726F134E" w:rsidR="00B87B98" w:rsidRPr="00413F67" w:rsidRDefault="00B87B98" w:rsidP="00B87B98">
      <w:r>
        <w:tab/>
      </w:r>
      <w:r w:rsidR="0035375E">
        <w:t>Para validar as recomendações do sistema, f</w:t>
      </w:r>
      <w:r w:rsidR="004B1015">
        <w:t xml:space="preserve">oi realizado uma comparação com o </w:t>
      </w:r>
      <w:r w:rsidR="0035375E">
        <w:t>RecSys</w:t>
      </w:r>
      <w:r w:rsidR="004B1015">
        <w:t xml:space="preserve"> do Spotify (SPTF) e o criado no artigo revisado (AIR).</w:t>
      </w:r>
      <w:r w:rsidR="00AA4888">
        <w:t xml:space="preserve"> </w:t>
      </w:r>
      <w:r w:rsidR="0059029D">
        <w:t xml:space="preserve">Nessa comparação foi pedido ao </w:t>
      </w:r>
      <w:r w:rsidR="000304A7">
        <w:t>usuário</w:t>
      </w:r>
      <w:r w:rsidR="0059029D">
        <w:t xml:space="preserve"> para avaliar as duas </w:t>
      </w:r>
      <w:proofErr w:type="gramStart"/>
      <w:r w:rsidR="0059029D" w:rsidRPr="0064219B">
        <w:rPr>
          <w:i/>
          <w:iCs w:val="0"/>
        </w:rPr>
        <w:t>playlists</w:t>
      </w:r>
      <w:proofErr w:type="gramEnd"/>
      <w:r w:rsidR="0059029D">
        <w:t xml:space="preserve"> geradas pelos sistemas.</w:t>
      </w:r>
      <w:r w:rsidR="0064219B">
        <w:t xml:space="preserve"> As </w:t>
      </w:r>
      <w:proofErr w:type="gramStart"/>
      <w:r w:rsidR="0064219B" w:rsidRPr="007C0B4D">
        <w:rPr>
          <w:i/>
          <w:iCs w:val="0"/>
        </w:rPr>
        <w:t>playlists</w:t>
      </w:r>
      <w:proofErr w:type="gramEnd"/>
      <w:r w:rsidR="0064219B">
        <w:t xml:space="preserve"> geradas </w:t>
      </w:r>
      <w:r w:rsidR="0064219B">
        <w:lastRenderedPageBreak/>
        <w:t xml:space="preserve">automaticamente para cada uma das 10 atividades foram agrupadas. Depois foram avaliadas por 1-3 </w:t>
      </w:r>
      <w:r w:rsidR="00CD0ED3">
        <w:t>avaliadores</w:t>
      </w:r>
      <w:r w:rsidR="00C56671">
        <w:t xml:space="preserve"> humanos</w:t>
      </w:r>
      <w:r w:rsidR="0064219B">
        <w:t>.</w:t>
      </w:r>
      <w:r w:rsidR="00D4360A">
        <w:t xml:space="preserve"> A avaliação </w:t>
      </w:r>
      <w:r w:rsidR="00510741">
        <w:t>era para validar</w:t>
      </w:r>
      <w:r w:rsidR="00D4360A">
        <w:t xml:space="preserve"> </w:t>
      </w:r>
      <w:r w:rsidR="001459F2">
        <w:t>o quanto</w:t>
      </w:r>
      <w:r w:rsidR="00D4360A">
        <w:t xml:space="preserve"> a </w:t>
      </w:r>
      <w:proofErr w:type="gramStart"/>
      <w:r w:rsidR="00D4360A" w:rsidRPr="0087419E">
        <w:rPr>
          <w:i/>
          <w:iCs w:val="0"/>
        </w:rPr>
        <w:t>playlist</w:t>
      </w:r>
      <w:proofErr w:type="gramEnd"/>
      <w:r w:rsidR="00D4360A">
        <w:t xml:space="preserve"> se enquadrava na atividade estipulada.</w:t>
      </w:r>
    </w:p>
    <w:p w14:paraId="18534AD3" w14:textId="77777777" w:rsidR="00B87B98" w:rsidRDefault="00B87B98" w:rsidP="00B87B98">
      <w:pPr>
        <w:pStyle w:val="Ttulo4"/>
        <w:numPr>
          <w:ilvl w:val="3"/>
          <w:numId w:val="18"/>
        </w:numPr>
        <w:ind w:left="1713" w:hanging="862"/>
      </w:pPr>
      <w:r>
        <w:t>A recomendação atingiu as expectativas do usuário?</w:t>
      </w:r>
    </w:p>
    <w:p w14:paraId="4E6A4237" w14:textId="7D97EE11" w:rsidR="00B87B98" w:rsidRPr="00413F67" w:rsidRDefault="00B87B98" w:rsidP="00B87B98">
      <w:r>
        <w:tab/>
      </w:r>
      <w:r w:rsidR="00D75D0F">
        <w:t>Não é apresentado o tamanho da base utilizada nesse artigo.</w:t>
      </w:r>
    </w:p>
    <w:p w14:paraId="5D7B0F58" w14:textId="77777777" w:rsidR="00B87B98" w:rsidRDefault="00B87B98" w:rsidP="00B87B98">
      <w:pPr>
        <w:pStyle w:val="PargrafodaLista"/>
        <w:numPr>
          <w:ilvl w:val="0"/>
          <w:numId w:val="35"/>
        </w:numPr>
      </w:pPr>
      <w:r>
        <w:t>Quais foram os critérios de qualidade utilizados?</w:t>
      </w:r>
    </w:p>
    <w:p w14:paraId="55089B3A" w14:textId="77777777" w:rsidR="00B87B98" w:rsidRDefault="00B87B98" w:rsidP="00B87B98">
      <w:pPr>
        <w:pStyle w:val="PargrafodaLista"/>
        <w:numPr>
          <w:ilvl w:val="0"/>
          <w:numId w:val="35"/>
        </w:numPr>
      </w:pPr>
      <w:r>
        <w:t>Quantidade de usuários utilizadas? (tamanho da base)</w:t>
      </w:r>
    </w:p>
    <w:p w14:paraId="4637EE5D" w14:textId="77777777" w:rsidR="00B87B98" w:rsidRDefault="00B87B98" w:rsidP="00B87B98">
      <w:pPr>
        <w:pStyle w:val="PargrafodaLista"/>
        <w:numPr>
          <w:ilvl w:val="0"/>
          <w:numId w:val="35"/>
        </w:numPr>
      </w:pPr>
      <w:r>
        <w:t>Quais foram as técnicas de avaliação usadas?</w:t>
      </w:r>
    </w:p>
    <w:p w14:paraId="6AC04E02" w14:textId="77777777" w:rsidR="00B87B98" w:rsidRDefault="00B87B98" w:rsidP="00B87B98">
      <w:pPr>
        <w:pStyle w:val="Ttulo4"/>
        <w:numPr>
          <w:ilvl w:val="3"/>
          <w:numId w:val="18"/>
        </w:numPr>
        <w:ind w:left="1713" w:hanging="862"/>
      </w:pPr>
      <w:r>
        <w:t>Tiveram outros resultados apresentados? Quais?</w:t>
      </w:r>
    </w:p>
    <w:p w14:paraId="6E7D95F7" w14:textId="77777777" w:rsidR="00B87B98" w:rsidRPr="00354103" w:rsidRDefault="00B87B98" w:rsidP="00B87B98">
      <w:r>
        <w:tab/>
        <w:t>Texto</w:t>
      </w:r>
    </w:p>
    <w:p w14:paraId="3A75EB83" w14:textId="3E65426B" w:rsidR="00D064C6" w:rsidRDefault="00D064C6" w:rsidP="00D064C6">
      <w:pPr>
        <w:pStyle w:val="Ttulo3"/>
        <w:rPr>
          <w:lang w:val="en-US"/>
        </w:rPr>
      </w:pPr>
      <w:bookmarkStart w:id="37" w:name="_Ref40822320"/>
      <w:bookmarkStart w:id="38" w:name="_Toc41243259"/>
      <w:r w:rsidRPr="00D064C6">
        <w:rPr>
          <w:lang w:val="en-US"/>
        </w:rPr>
        <w:t>Quantitative Study of Music Listening Behavior in a Smartphone Context</w:t>
      </w:r>
      <w:bookmarkEnd w:id="37"/>
      <w:bookmarkEnd w:id="38"/>
    </w:p>
    <w:p w14:paraId="2CA4E310" w14:textId="51B533C1" w:rsidR="000A3B00" w:rsidRDefault="00B550F0" w:rsidP="00B550F0">
      <w:r>
        <w:rPr>
          <w:lang w:val="en-US"/>
        </w:rPr>
        <w:tab/>
      </w:r>
      <w:r w:rsidR="000A3B00">
        <w:t xml:space="preserve">- </w:t>
      </w:r>
      <w:proofErr w:type="gramStart"/>
      <w:r w:rsidR="000A3B00">
        <w:t>falar</w:t>
      </w:r>
      <w:proofErr w:type="gramEnd"/>
      <w:r w:rsidR="000A3B00">
        <w:t xml:space="preserve"> sobre 2 questões de pesquisa</w:t>
      </w:r>
    </w:p>
    <w:p w14:paraId="2F8F550C" w14:textId="79AF57FF" w:rsidR="002657F3" w:rsidRPr="00E4071D" w:rsidRDefault="002657F3" w:rsidP="00B550F0">
      <w:r>
        <w:tab/>
        <w:t xml:space="preserve">- </w:t>
      </w:r>
      <w:proofErr w:type="gramStart"/>
      <w:r>
        <w:t>parece</w:t>
      </w:r>
      <w:proofErr w:type="gramEnd"/>
      <w:r>
        <w:t xml:space="preserve"> que usaram os sensores “crus”, poderíamos utilizar algo como: </w:t>
      </w:r>
      <w:proofErr w:type="spellStart"/>
      <w:r>
        <w:t>esta</w:t>
      </w:r>
      <w:proofErr w:type="spellEnd"/>
      <w:r>
        <w:t xml:space="preserve"> correndo, dormindo, caminhando</w:t>
      </w:r>
    </w:p>
    <w:p w14:paraId="7619CD9B" w14:textId="77777777" w:rsidR="00B87B98" w:rsidRDefault="0063452F" w:rsidP="00B87B98">
      <w:pPr>
        <w:pStyle w:val="Ttulo4"/>
        <w:numPr>
          <w:ilvl w:val="3"/>
          <w:numId w:val="18"/>
        </w:numPr>
        <w:ind w:left="1713" w:hanging="862"/>
      </w:pPr>
      <w:r w:rsidRPr="000A3B00">
        <w:tab/>
      </w:r>
      <w:r w:rsidR="00B87B98">
        <w:t>Qual o problema que ele resolveu?</w:t>
      </w:r>
    </w:p>
    <w:p w14:paraId="56F1ADBE" w14:textId="77777777" w:rsidR="00B87B98" w:rsidRPr="0084499B" w:rsidRDefault="00B87B98" w:rsidP="00B87B98">
      <w:r>
        <w:tab/>
        <w:t>Texto</w:t>
      </w:r>
    </w:p>
    <w:p w14:paraId="10A3245F" w14:textId="77777777" w:rsidR="00B87B98" w:rsidRDefault="00B87B98" w:rsidP="00B87B98">
      <w:pPr>
        <w:pStyle w:val="PargrafodaLista"/>
        <w:numPr>
          <w:ilvl w:val="0"/>
          <w:numId w:val="35"/>
        </w:numPr>
      </w:pPr>
      <w:r>
        <w:t>Buscam obter uma recomendação personalizada pelo gosto do usuário?</w:t>
      </w:r>
    </w:p>
    <w:p w14:paraId="5DB71BE3" w14:textId="77777777" w:rsidR="00B87B98" w:rsidRDefault="00B87B98" w:rsidP="00B87B98">
      <w:pPr>
        <w:pStyle w:val="Ttulo4"/>
        <w:numPr>
          <w:ilvl w:val="3"/>
          <w:numId w:val="18"/>
        </w:numPr>
        <w:ind w:left="1713" w:hanging="862"/>
      </w:pPr>
      <w:r>
        <w:t>Quais técnicas foram usadas?</w:t>
      </w:r>
    </w:p>
    <w:p w14:paraId="54B5C953" w14:textId="77777777" w:rsidR="00B87B98" w:rsidRPr="00A36DB8" w:rsidRDefault="00B87B98" w:rsidP="00B87B98">
      <w:r>
        <w:tab/>
        <w:t>Texto</w:t>
      </w:r>
    </w:p>
    <w:p w14:paraId="5CF96AA3" w14:textId="77777777" w:rsidR="00B87B98" w:rsidRDefault="00B87B98" w:rsidP="00B87B98">
      <w:pPr>
        <w:pStyle w:val="PargrafodaLista"/>
        <w:numPr>
          <w:ilvl w:val="0"/>
          <w:numId w:val="35"/>
        </w:numPr>
      </w:pPr>
      <w:r>
        <w:t>Foi utilizada da recomendação colaborativa?</w:t>
      </w:r>
    </w:p>
    <w:p w14:paraId="677CE839" w14:textId="77777777" w:rsidR="00B87B98" w:rsidRDefault="00B87B98" w:rsidP="00B87B98">
      <w:pPr>
        <w:pStyle w:val="PargrafodaLista"/>
        <w:numPr>
          <w:ilvl w:val="0"/>
          <w:numId w:val="35"/>
        </w:numPr>
      </w:pPr>
      <w:r>
        <w:t>Quais foram os algoritmos utilizados na recomendação?</w:t>
      </w:r>
    </w:p>
    <w:p w14:paraId="3DE5B9F5" w14:textId="77777777" w:rsidR="00B87B98" w:rsidRDefault="00B87B98" w:rsidP="00B87B98">
      <w:pPr>
        <w:pStyle w:val="Ttulo4"/>
        <w:numPr>
          <w:ilvl w:val="3"/>
          <w:numId w:val="18"/>
        </w:numPr>
        <w:ind w:left="1713" w:hanging="862"/>
      </w:pPr>
      <w:r>
        <w:t>Qual a base de treinamento e teste?</w:t>
      </w:r>
    </w:p>
    <w:p w14:paraId="311BD162" w14:textId="77777777" w:rsidR="00B87B98" w:rsidRPr="00A36DB8" w:rsidRDefault="00B87B98" w:rsidP="00B87B98">
      <w:r>
        <w:tab/>
        <w:t>Texto</w:t>
      </w:r>
    </w:p>
    <w:p w14:paraId="133C6D3A" w14:textId="77777777" w:rsidR="00B87B98" w:rsidRDefault="00B87B98" w:rsidP="00B87B98">
      <w:pPr>
        <w:pStyle w:val="PargrafodaLista"/>
        <w:numPr>
          <w:ilvl w:val="0"/>
          <w:numId w:val="35"/>
        </w:numPr>
      </w:pPr>
      <w:r>
        <w:t>Foi desenvolvida alguma aplicação para obter as bases?</w:t>
      </w:r>
    </w:p>
    <w:p w14:paraId="10370EA2" w14:textId="77777777" w:rsidR="00B87B98" w:rsidRDefault="00B87B98" w:rsidP="00B87B98">
      <w:pPr>
        <w:pStyle w:val="Ttulo4"/>
        <w:numPr>
          <w:ilvl w:val="3"/>
          <w:numId w:val="18"/>
        </w:numPr>
        <w:ind w:left="1713" w:hanging="862"/>
      </w:pPr>
      <w:r>
        <w:t>Quais os contextos utilizados?</w:t>
      </w:r>
    </w:p>
    <w:p w14:paraId="2B39180C" w14:textId="77777777" w:rsidR="00B87B98" w:rsidRPr="00A36DB8" w:rsidRDefault="00B87B98" w:rsidP="00B87B98">
      <w:r>
        <w:tab/>
        <w:t>Texto</w:t>
      </w:r>
    </w:p>
    <w:p w14:paraId="485C4ADE" w14:textId="77777777" w:rsidR="00B87B98" w:rsidRDefault="00B87B98" w:rsidP="00B87B98">
      <w:pPr>
        <w:pStyle w:val="PargrafodaLista"/>
        <w:numPr>
          <w:ilvl w:val="0"/>
          <w:numId w:val="35"/>
        </w:numPr>
      </w:pPr>
      <w:r>
        <w:lastRenderedPageBreak/>
        <w:t>Foi analisado o comportamento? Quais aspectos?</w:t>
      </w:r>
    </w:p>
    <w:p w14:paraId="17B0FD91" w14:textId="77777777" w:rsidR="00B87B98" w:rsidRDefault="00B87B98" w:rsidP="00B87B98">
      <w:pPr>
        <w:pStyle w:val="PargrafodaLista"/>
        <w:numPr>
          <w:ilvl w:val="0"/>
          <w:numId w:val="35"/>
        </w:numPr>
      </w:pPr>
      <w:r>
        <w:t>Foi analisado o ambiente? Quais fatores?</w:t>
      </w:r>
    </w:p>
    <w:p w14:paraId="7BFC721F" w14:textId="77777777" w:rsidR="00B87B98" w:rsidRDefault="00B87B98" w:rsidP="00B87B98">
      <w:pPr>
        <w:pStyle w:val="Ttulo4"/>
        <w:numPr>
          <w:ilvl w:val="3"/>
          <w:numId w:val="18"/>
        </w:numPr>
        <w:ind w:left="1713" w:hanging="862"/>
      </w:pPr>
      <w:r>
        <w:t>Como é obtido o contexto?</w:t>
      </w:r>
    </w:p>
    <w:p w14:paraId="1EB31649" w14:textId="77777777" w:rsidR="00B87B98" w:rsidRPr="00FD637E" w:rsidRDefault="00B87B98" w:rsidP="00B87B98">
      <w:r>
        <w:tab/>
        <w:t>Texto</w:t>
      </w:r>
    </w:p>
    <w:p w14:paraId="576AAE48" w14:textId="77777777" w:rsidR="00B87B98" w:rsidRDefault="00B87B98" w:rsidP="00B87B98">
      <w:pPr>
        <w:pStyle w:val="PargrafodaLista"/>
        <w:numPr>
          <w:ilvl w:val="0"/>
          <w:numId w:val="35"/>
        </w:numPr>
      </w:pPr>
      <w:r>
        <w:t>O usuário pode auxiliar na definição do contexto?</w:t>
      </w:r>
    </w:p>
    <w:p w14:paraId="32ACF01A" w14:textId="77777777" w:rsidR="00B87B98" w:rsidRDefault="00B87B98" w:rsidP="00B87B98">
      <w:pPr>
        <w:pStyle w:val="PargrafodaLista"/>
        <w:numPr>
          <w:ilvl w:val="0"/>
          <w:numId w:val="35"/>
        </w:numPr>
      </w:pPr>
      <w:r>
        <w:t>É apresentado o contexto atual para o usuário?</w:t>
      </w:r>
    </w:p>
    <w:p w14:paraId="2F83D729" w14:textId="77777777" w:rsidR="00B87B98" w:rsidRDefault="00B87B98" w:rsidP="00B87B98">
      <w:pPr>
        <w:pStyle w:val="Ttulo4"/>
        <w:numPr>
          <w:ilvl w:val="3"/>
          <w:numId w:val="18"/>
        </w:numPr>
        <w:ind w:left="1713" w:hanging="862"/>
      </w:pPr>
      <w:r>
        <w:t>Foi avaliado o nível de satisfação do usuário com a música recomendada?</w:t>
      </w:r>
    </w:p>
    <w:p w14:paraId="6FE1FED5" w14:textId="77777777" w:rsidR="00B87B98" w:rsidRPr="00413F67" w:rsidRDefault="00B87B98" w:rsidP="00B87B98">
      <w:r>
        <w:tab/>
        <w:t>Texto</w:t>
      </w:r>
    </w:p>
    <w:p w14:paraId="4BFA2165" w14:textId="77777777" w:rsidR="00B87B98" w:rsidRDefault="00B87B98" w:rsidP="00B87B98">
      <w:pPr>
        <w:pStyle w:val="Ttulo4"/>
        <w:numPr>
          <w:ilvl w:val="3"/>
          <w:numId w:val="18"/>
        </w:numPr>
        <w:ind w:left="1713" w:hanging="862"/>
      </w:pPr>
      <w:r>
        <w:t>A recomendação atingiu as expectativas do usuário?</w:t>
      </w:r>
    </w:p>
    <w:p w14:paraId="55E00ECF" w14:textId="77777777" w:rsidR="00B87B98" w:rsidRPr="00413F67" w:rsidRDefault="00B87B98" w:rsidP="00B87B98">
      <w:r>
        <w:tab/>
        <w:t>Texto</w:t>
      </w:r>
    </w:p>
    <w:p w14:paraId="0FA5035A" w14:textId="77777777" w:rsidR="00B87B98" w:rsidRDefault="00B87B98" w:rsidP="00B87B98">
      <w:pPr>
        <w:pStyle w:val="PargrafodaLista"/>
        <w:numPr>
          <w:ilvl w:val="0"/>
          <w:numId w:val="35"/>
        </w:numPr>
      </w:pPr>
      <w:r>
        <w:t>Quais foram os critérios de qualidade utilizados?</w:t>
      </w:r>
    </w:p>
    <w:p w14:paraId="487E599A" w14:textId="77777777" w:rsidR="00B87B98" w:rsidRDefault="00B87B98" w:rsidP="00B87B98">
      <w:pPr>
        <w:pStyle w:val="PargrafodaLista"/>
        <w:numPr>
          <w:ilvl w:val="0"/>
          <w:numId w:val="35"/>
        </w:numPr>
      </w:pPr>
      <w:r>
        <w:t>Quantidade de usuários utilizadas? (tamanho da base)</w:t>
      </w:r>
    </w:p>
    <w:p w14:paraId="324054D8" w14:textId="77777777" w:rsidR="00B87B98" w:rsidRDefault="00B87B98" w:rsidP="00B87B98">
      <w:pPr>
        <w:pStyle w:val="PargrafodaLista"/>
        <w:numPr>
          <w:ilvl w:val="0"/>
          <w:numId w:val="35"/>
        </w:numPr>
      </w:pPr>
      <w:r>
        <w:t>Quais foram as técnicas de avaliação usadas?</w:t>
      </w:r>
    </w:p>
    <w:p w14:paraId="6903AB86" w14:textId="77777777" w:rsidR="00B87B98" w:rsidRDefault="00B87B98" w:rsidP="00B87B98">
      <w:pPr>
        <w:pStyle w:val="Ttulo4"/>
        <w:numPr>
          <w:ilvl w:val="3"/>
          <w:numId w:val="18"/>
        </w:numPr>
        <w:ind w:left="1713" w:hanging="862"/>
      </w:pPr>
      <w:r>
        <w:t>Tiveram outros resultados apresentados? Quais?</w:t>
      </w:r>
    </w:p>
    <w:p w14:paraId="038411B0" w14:textId="581A44DB" w:rsidR="0063452F" w:rsidRPr="00B87B98" w:rsidRDefault="00B87B98" w:rsidP="0063452F">
      <w:r>
        <w:tab/>
        <w:t>Texto</w:t>
      </w:r>
    </w:p>
    <w:p w14:paraId="7CCC49B8" w14:textId="3CC4CBD8" w:rsidR="00E6306C" w:rsidRDefault="00E6306C" w:rsidP="0080100E">
      <w:pPr>
        <w:pStyle w:val="Ttulo2"/>
      </w:pPr>
      <w:bookmarkStart w:id="39" w:name="_Toc41243260"/>
      <w:r>
        <w:t>Tabela com tecnicas</w:t>
      </w:r>
      <w:bookmarkEnd w:id="39"/>
    </w:p>
    <w:p w14:paraId="4829856F" w14:textId="1A9ED83B" w:rsidR="00D34F72" w:rsidRDefault="00762CF2" w:rsidP="0080100E">
      <w:r>
        <w:tab/>
        <w:t>Texto</w:t>
      </w:r>
    </w:p>
    <w:p w14:paraId="485F8F37" w14:textId="371D76D4" w:rsidR="002522D8" w:rsidRDefault="002522D8" w:rsidP="002522D8">
      <w:pPr>
        <w:pStyle w:val="Legenda"/>
        <w:keepNext/>
        <w:jc w:val="center"/>
      </w:pPr>
      <w:bookmarkStart w:id="40" w:name="_Toc41243154"/>
      <w:proofErr w:type="spellStart"/>
      <w:r>
        <w:t>Table</w:t>
      </w:r>
      <w:proofErr w:type="spellEnd"/>
      <w:r>
        <w:t xml:space="preserve"> </w:t>
      </w:r>
      <w:r>
        <w:fldChar w:fldCharType="begin"/>
      </w:r>
      <w:r>
        <w:instrText xml:space="preserve"> SEQ Table \* ARABIC </w:instrText>
      </w:r>
      <w:r>
        <w:fldChar w:fldCharType="separate"/>
      </w:r>
      <w:r>
        <w:rPr>
          <w:noProof/>
        </w:rPr>
        <w:t>1</w:t>
      </w:r>
      <w:r>
        <w:fldChar w:fldCharType="end"/>
      </w:r>
      <w:r>
        <w:t xml:space="preserve"> Relação das funcionalidades desenvolvidas em cada artigo revisado</w:t>
      </w:r>
      <w:r w:rsidR="00575907">
        <w:t xml:space="preserve"> </w:t>
      </w:r>
      <w:r w:rsidR="00575907" w:rsidRPr="00353DD1">
        <w:t>(próprio, 2020)</w:t>
      </w:r>
      <w:bookmarkEnd w:id="40"/>
      <w:r w:rsidR="008615C7">
        <w:t xml:space="preserve"> </w:t>
      </w:r>
    </w:p>
    <w:tbl>
      <w:tblPr>
        <w:tblStyle w:val="TabeladeGradeClara"/>
        <w:tblW w:w="0" w:type="auto"/>
        <w:tblLook w:val="04A0" w:firstRow="1" w:lastRow="0" w:firstColumn="1" w:lastColumn="0" w:noHBand="0" w:noVBand="1"/>
      </w:tblPr>
      <w:tblGrid>
        <w:gridCol w:w="1839"/>
        <w:gridCol w:w="1580"/>
        <w:gridCol w:w="1307"/>
        <w:gridCol w:w="1930"/>
        <w:gridCol w:w="1372"/>
        <w:gridCol w:w="1034"/>
      </w:tblGrid>
      <w:tr w:rsidR="002522D8" w:rsidRPr="00902E83" w14:paraId="3DE8575A" w14:textId="4E8010D0" w:rsidTr="002522D8">
        <w:tc>
          <w:tcPr>
            <w:tcW w:w="1839" w:type="dxa"/>
          </w:tcPr>
          <w:p w14:paraId="01539C5B" w14:textId="77777777" w:rsidR="0049181D" w:rsidRPr="00902E83" w:rsidRDefault="0049181D" w:rsidP="0080100E"/>
        </w:tc>
        <w:tc>
          <w:tcPr>
            <w:tcW w:w="1580" w:type="dxa"/>
          </w:tcPr>
          <w:p w14:paraId="7FA203E1" w14:textId="06663032" w:rsidR="0049181D" w:rsidRPr="00902E83" w:rsidRDefault="0049181D" w:rsidP="0080100E">
            <w:pPr>
              <w:rPr>
                <w:lang w:val="en-US"/>
              </w:rPr>
            </w:pPr>
            <w:r w:rsidRPr="00902E83">
              <w:rPr>
                <w:lang w:val="en-US"/>
              </w:rPr>
              <w:t xml:space="preserve">3.3.1 The New Challenges when Modeling Context through Diversity over Time in </w:t>
            </w:r>
            <w:r w:rsidRPr="00902E83">
              <w:rPr>
                <w:lang w:val="en-US"/>
              </w:rPr>
              <w:lastRenderedPageBreak/>
              <w:t>Recommender Systems</w:t>
            </w:r>
          </w:p>
        </w:tc>
        <w:tc>
          <w:tcPr>
            <w:tcW w:w="1307" w:type="dxa"/>
          </w:tcPr>
          <w:p w14:paraId="057BD11E" w14:textId="39023400" w:rsidR="0049181D" w:rsidRPr="00902E83" w:rsidRDefault="0049181D" w:rsidP="0080100E">
            <w:pPr>
              <w:rPr>
                <w:lang w:val="en-US"/>
              </w:rPr>
            </w:pPr>
            <w:r w:rsidRPr="00902E83">
              <w:rPr>
                <w:lang w:val="en-US"/>
              </w:rPr>
              <w:lastRenderedPageBreak/>
              <w:t>3.3.2 Prediction of music pairwise preferences from facial expressions</w:t>
            </w:r>
          </w:p>
        </w:tc>
        <w:tc>
          <w:tcPr>
            <w:tcW w:w="1930" w:type="dxa"/>
          </w:tcPr>
          <w:p w14:paraId="7A122D02" w14:textId="503AE228" w:rsidR="0049181D" w:rsidRPr="00902E83" w:rsidRDefault="0049181D" w:rsidP="0080100E">
            <w:pPr>
              <w:rPr>
                <w:lang w:val="en-US"/>
              </w:rPr>
            </w:pPr>
            <w:r w:rsidRPr="00902E83">
              <w:rPr>
                <w:lang w:val="en-US"/>
              </w:rPr>
              <w:t>3.3.3 Towards Intent-Aware Contextual Music Recommendation: Initial Experiments</w:t>
            </w:r>
          </w:p>
        </w:tc>
        <w:tc>
          <w:tcPr>
            <w:tcW w:w="1372" w:type="dxa"/>
          </w:tcPr>
          <w:p w14:paraId="2655A003" w14:textId="08AE25C2" w:rsidR="0049181D" w:rsidRPr="00902E83" w:rsidRDefault="0049181D" w:rsidP="0080100E">
            <w:pPr>
              <w:rPr>
                <w:lang w:val="en-US"/>
              </w:rPr>
            </w:pPr>
            <w:r w:rsidRPr="00902E83">
              <w:rPr>
                <w:lang w:val="en-US"/>
              </w:rPr>
              <w:t>3.3.4 Quantitative Study of Music Listening Behavior in a Smartphone Context</w:t>
            </w:r>
          </w:p>
        </w:tc>
        <w:tc>
          <w:tcPr>
            <w:tcW w:w="1034" w:type="dxa"/>
          </w:tcPr>
          <w:p w14:paraId="2211CFEF" w14:textId="5BD66EEB" w:rsidR="0049181D" w:rsidRPr="00902E83" w:rsidRDefault="00FE1403" w:rsidP="0080100E">
            <w:r>
              <w:t>Proposta</w:t>
            </w:r>
            <w:r w:rsidR="0049181D" w:rsidRPr="00902E83">
              <w:t xml:space="preserve"> desse trabalho</w:t>
            </w:r>
          </w:p>
        </w:tc>
      </w:tr>
      <w:tr w:rsidR="007C62DC" w:rsidRPr="00902E83" w14:paraId="0F788A33" w14:textId="77777777" w:rsidTr="002522D8">
        <w:tc>
          <w:tcPr>
            <w:tcW w:w="1839" w:type="dxa"/>
          </w:tcPr>
          <w:p w14:paraId="639B1DB5" w14:textId="313EBC24" w:rsidR="007C62DC" w:rsidRPr="00902E83" w:rsidRDefault="007C62DC" w:rsidP="0080100E">
            <w:r>
              <w:t xml:space="preserve">Tem foco </w:t>
            </w:r>
            <w:r w:rsidR="000662E4">
              <w:t>no entendimento do contexto para</w:t>
            </w:r>
            <w:r>
              <w:t xml:space="preserve"> recomendações musicais?</w:t>
            </w:r>
          </w:p>
        </w:tc>
        <w:tc>
          <w:tcPr>
            <w:tcW w:w="1580" w:type="dxa"/>
          </w:tcPr>
          <w:p w14:paraId="50CF849E" w14:textId="2DAD5964" w:rsidR="007C62DC" w:rsidRPr="007C62DC" w:rsidRDefault="007C62DC" w:rsidP="0080100E">
            <w:r w:rsidRPr="00902E83">
              <w:rPr>
                <w:rFonts w:ascii="Segoe UI Emoji" w:hAnsi="Segoe UI Emoji" w:cs="Segoe UI Emoji"/>
              </w:rPr>
              <w:t>❌</w:t>
            </w:r>
          </w:p>
        </w:tc>
        <w:tc>
          <w:tcPr>
            <w:tcW w:w="1307" w:type="dxa"/>
          </w:tcPr>
          <w:p w14:paraId="441F6F66" w14:textId="77777777" w:rsidR="007C62DC" w:rsidRPr="007C62DC" w:rsidRDefault="007C62DC" w:rsidP="0080100E"/>
        </w:tc>
        <w:tc>
          <w:tcPr>
            <w:tcW w:w="1930" w:type="dxa"/>
          </w:tcPr>
          <w:p w14:paraId="05017945" w14:textId="77777777" w:rsidR="007C62DC" w:rsidRPr="007C62DC" w:rsidRDefault="007C62DC" w:rsidP="0080100E"/>
        </w:tc>
        <w:tc>
          <w:tcPr>
            <w:tcW w:w="1372" w:type="dxa"/>
          </w:tcPr>
          <w:p w14:paraId="2495FE0C" w14:textId="77777777" w:rsidR="007C62DC" w:rsidRPr="007C62DC" w:rsidRDefault="007C62DC" w:rsidP="0080100E"/>
        </w:tc>
        <w:tc>
          <w:tcPr>
            <w:tcW w:w="1034" w:type="dxa"/>
          </w:tcPr>
          <w:p w14:paraId="293FCBC2" w14:textId="28EA475D" w:rsidR="007C62DC" w:rsidRPr="00902E83" w:rsidRDefault="001E0A1A" w:rsidP="0080100E">
            <w:r w:rsidRPr="00902E83">
              <w:rPr>
                <w:rFonts w:ascii="Segoe UI Emoji" w:hAnsi="Segoe UI Emoji" w:cs="Segoe UI Emoji"/>
              </w:rPr>
              <w:t>✔</w:t>
            </w:r>
          </w:p>
        </w:tc>
      </w:tr>
      <w:tr w:rsidR="00651BBC" w:rsidRPr="00902E83" w14:paraId="5BAC6C5A" w14:textId="77777777" w:rsidTr="002522D8">
        <w:tc>
          <w:tcPr>
            <w:tcW w:w="1839" w:type="dxa"/>
          </w:tcPr>
          <w:p w14:paraId="714D6C3D" w14:textId="350CF888" w:rsidR="00651BBC" w:rsidRPr="00902E83" w:rsidRDefault="00651BBC" w:rsidP="0080100E">
            <w:r>
              <w:t>Apresenta o desenvolvimento realizado no trabalho?</w:t>
            </w:r>
          </w:p>
        </w:tc>
        <w:tc>
          <w:tcPr>
            <w:tcW w:w="1580" w:type="dxa"/>
          </w:tcPr>
          <w:p w14:paraId="423E4A09" w14:textId="312969DD" w:rsidR="00651BBC" w:rsidRPr="00902E83" w:rsidRDefault="00651BBC" w:rsidP="0080100E">
            <w:pPr>
              <w:rPr>
                <w:rFonts w:ascii="Segoe UI Emoji" w:hAnsi="Segoe UI Emoji" w:cs="Segoe UI Emoji"/>
              </w:rPr>
            </w:pPr>
            <w:r w:rsidRPr="00902E83">
              <w:rPr>
                <w:rFonts w:ascii="Segoe UI Emoji" w:hAnsi="Segoe UI Emoji" w:cs="Segoe UI Emoji"/>
              </w:rPr>
              <w:t>❌</w:t>
            </w:r>
          </w:p>
        </w:tc>
        <w:tc>
          <w:tcPr>
            <w:tcW w:w="1307" w:type="dxa"/>
          </w:tcPr>
          <w:p w14:paraId="6AAB0812" w14:textId="77777777" w:rsidR="00651BBC" w:rsidRPr="00902E83" w:rsidRDefault="00651BBC" w:rsidP="0080100E"/>
        </w:tc>
        <w:tc>
          <w:tcPr>
            <w:tcW w:w="1930" w:type="dxa"/>
          </w:tcPr>
          <w:p w14:paraId="3E617B59" w14:textId="77777777" w:rsidR="00651BBC" w:rsidRPr="00902E83" w:rsidRDefault="00651BBC" w:rsidP="0080100E"/>
        </w:tc>
        <w:tc>
          <w:tcPr>
            <w:tcW w:w="1372" w:type="dxa"/>
          </w:tcPr>
          <w:p w14:paraId="3CC5D2E2" w14:textId="77777777" w:rsidR="00651BBC" w:rsidRPr="00902E83" w:rsidRDefault="00651BBC" w:rsidP="0080100E"/>
        </w:tc>
        <w:tc>
          <w:tcPr>
            <w:tcW w:w="1034" w:type="dxa"/>
          </w:tcPr>
          <w:p w14:paraId="0C3801DF" w14:textId="77777777" w:rsidR="00651BBC" w:rsidRPr="00902E83" w:rsidRDefault="00651BBC" w:rsidP="0080100E"/>
        </w:tc>
      </w:tr>
      <w:tr w:rsidR="00902E83" w:rsidRPr="00902E83" w14:paraId="4988E608" w14:textId="77777777" w:rsidTr="002522D8">
        <w:tc>
          <w:tcPr>
            <w:tcW w:w="1839" w:type="dxa"/>
          </w:tcPr>
          <w:p w14:paraId="17CD6A31" w14:textId="07ADA99D" w:rsidR="006B3EA4" w:rsidRPr="00902E83" w:rsidRDefault="006B3EA4" w:rsidP="0080100E">
            <w:r w:rsidRPr="00902E83">
              <w:t xml:space="preserve">O trabalho foi validado em </w:t>
            </w:r>
            <w:r w:rsidR="002B021F" w:rsidRPr="00902E83">
              <w:t xml:space="preserve">um </w:t>
            </w:r>
            <w:r w:rsidRPr="00902E83">
              <w:t>caso real?</w:t>
            </w:r>
          </w:p>
        </w:tc>
        <w:tc>
          <w:tcPr>
            <w:tcW w:w="1580" w:type="dxa"/>
          </w:tcPr>
          <w:p w14:paraId="3E6F9BE3" w14:textId="3CDA3490" w:rsidR="006B3EA4" w:rsidRPr="00902E83" w:rsidRDefault="006B3EA4" w:rsidP="0080100E">
            <w:r w:rsidRPr="00902E83">
              <w:rPr>
                <w:rFonts w:ascii="Segoe UI Emoji" w:hAnsi="Segoe UI Emoji" w:cs="Segoe UI Emoji"/>
              </w:rPr>
              <w:t>❌</w:t>
            </w:r>
          </w:p>
        </w:tc>
        <w:tc>
          <w:tcPr>
            <w:tcW w:w="1307" w:type="dxa"/>
          </w:tcPr>
          <w:p w14:paraId="5ABC353F" w14:textId="77777777" w:rsidR="006B3EA4" w:rsidRPr="00902E83" w:rsidRDefault="006B3EA4" w:rsidP="0080100E"/>
        </w:tc>
        <w:tc>
          <w:tcPr>
            <w:tcW w:w="1930" w:type="dxa"/>
          </w:tcPr>
          <w:p w14:paraId="01538D4E" w14:textId="77777777" w:rsidR="006B3EA4" w:rsidRPr="00902E83" w:rsidRDefault="006B3EA4" w:rsidP="0080100E"/>
        </w:tc>
        <w:tc>
          <w:tcPr>
            <w:tcW w:w="1372" w:type="dxa"/>
          </w:tcPr>
          <w:p w14:paraId="7D608D86" w14:textId="77777777" w:rsidR="006B3EA4" w:rsidRPr="00902E83" w:rsidRDefault="006B3EA4" w:rsidP="0080100E"/>
        </w:tc>
        <w:tc>
          <w:tcPr>
            <w:tcW w:w="1034" w:type="dxa"/>
          </w:tcPr>
          <w:p w14:paraId="7C22439D" w14:textId="77777777" w:rsidR="006B3EA4" w:rsidRPr="00902E83" w:rsidRDefault="006B3EA4" w:rsidP="0080100E"/>
        </w:tc>
      </w:tr>
      <w:tr w:rsidR="002522D8" w:rsidRPr="00902E83" w14:paraId="5854DF01" w14:textId="2062CB88" w:rsidTr="002522D8">
        <w:tc>
          <w:tcPr>
            <w:tcW w:w="1839" w:type="dxa"/>
          </w:tcPr>
          <w:p w14:paraId="156BDD62" w14:textId="132083F6" w:rsidR="0049181D" w:rsidRPr="00902E83" w:rsidRDefault="00494183" w:rsidP="0080100E">
            <w:r w:rsidRPr="00902E83">
              <w:t xml:space="preserve">Apresenta </w:t>
            </w:r>
            <w:r w:rsidR="00FA436C" w:rsidRPr="00902E83">
              <w:t>como o</w:t>
            </w:r>
            <w:r w:rsidR="00307F38" w:rsidRPr="00902E83">
              <w:t xml:space="preserve"> sistema chegou em tal recomendação ao </w:t>
            </w:r>
            <w:r w:rsidR="00D20855" w:rsidRPr="00902E83">
              <w:t>usuário?</w:t>
            </w:r>
          </w:p>
        </w:tc>
        <w:tc>
          <w:tcPr>
            <w:tcW w:w="1580" w:type="dxa"/>
          </w:tcPr>
          <w:p w14:paraId="6618A93A" w14:textId="5FC821D9" w:rsidR="0049181D" w:rsidRPr="00902E83" w:rsidRDefault="00D779C5" w:rsidP="0080100E">
            <w:r w:rsidRPr="00902E83">
              <w:rPr>
                <w:rFonts w:ascii="Segoe UI Emoji" w:hAnsi="Segoe UI Emoji" w:cs="Segoe UI Emoji"/>
              </w:rPr>
              <w:t>✔</w:t>
            </w:r>
          </w:p>
        </w:tc>
        <w:tc>
          <w:tcPr>
            <w:tcW w:w="1307" w:type="dxa"/>
          </w:tcPr>
          <w:p w14:paraId="5B2111DA" w14:textId="155879A0" w:rsidR="0049181D" w:rsidRPr="00902E83" w:rsidRDefault="00674014" w:rsidP="0080100E">
            <w:r w:rsidRPr="00902E83">
              <w:t>-</w:t>
            </w:r>
          </w:p>
        </w:tc>
        <w:tc>
          <w:tcPr>
            <w:tcW w:w="1930" w:type="dxa"/>
          </w:tcPr>
          <w:p w14:paraId="1EB6B4BC" w14:textId="1D622C2B" w:rsidR="0049181D" w:rsidRPr="00902E83" w:rsidRDefault="00674014" w:rsidP="0080100E">
            <w:r w:rsidRPr="00902E83">
              <w:t>-</w:t>
            </w:r>
          </w:p>
        </w:tc>
        <w:tc>
          <w:tcPr>
            <w:tcW w:w="1372" w:type="dxa"/>
          </w:tcPr>
          <w:p w14:paraId="62405049" w14:textId="5A451E2C" w:rsidR="0049181D" w:rsidRPr="00902E83" w:rsidRDefault="00674014" w:rsidP="0080100E">
            <w:r w:rsidRPr="00902E83">
              <w:t>-</w:t>
            </w:r>
          </w:p>
        </w:tc>
        <w:tc>
          <w:tcPr>
            <w:tcW w:w="1034" w:type="dxa"/>
          </w:tcPr>
          <w:p w14:paraId="0926F3BB" w14:textId="03A27C23" w:rsidR="0049181D" w:rsidRPr="00902E83" w:rsidRDefault="003A2A21" w:rsidP="0080100E">
            <w:r w:rsidRPr="00902E83">
              <w:t>-</w:t>
            </w:r>
          </w:p>
        </w:tc>
      </w:tr>
      <w:tr w:rsidR="00DF4FFD" w:rsidRPr="00902E83" w14:paraId="3A01B34D" w14:textId="77777777" w:rsidTr="002522D8">
        <w:tc>
          <w:tcPr>
            <w:tcW w:w="1839" w:type="dxa"/>
          </w:tcPr>
          <w:p w14:paraId="4C0B4223" w14:textId="34507218" w:rsidR="00DF4FFD" w:rsidRPr="00902E83" w:rsidRDefault="00DF4FFD" w:rsidP="0080100E">
            <w:r w:rsidRPr="00902E83">
              <w:t xml:space="preserve">Utiliza do contexto </w:t>
            </w:r>
            <w:r>
              <w:t>comportamental</w:t>
            </w:r>
            <w:r w:rsidRPr="00902E83">
              <w:t>?</w:t>
            </w:r>
          </w:p>
        </w:tc>
        <w:tc>
          <w:tcPr>
            <w:tcW w:w="1580" w:type="dxa"/>
          </w:tcPr>
          <w:p w14:paraId="66F50F7B" w14:textId="4C751DC5" w:rsidR="00DF4FFD" w:rsidRPr="00902E83" w:rsidRDefault="005936F1" w:rsidP="0080100E">
            <w:pPr>
              <w:rPr>
                <w:rFonts w:ascii="Segoe UI Emoji" w:hAnsi="Segoe UI Emoji" w:cs="Segoe UI Emoji"/>
              </w:rPr>
            </w:pPr>
            <w:r w:rsidRPr="00902E83">
              <w:rPr>
                <w:rFonts w:ascii="Segoe UI Emoji" w:hAnsi="Segoe UI Emoji" w:cs="Segoe UI Emoji"/>
              </w:rPr>
              <w:t>✔</w:t>
            </w:r>
          </w:p>
        </w:tc>
        <w:tc>
          <w:tcPr>
            <w:tcW w:w="1307" w:type="dxa"/>
          </w:tcPr>
          <w:p w14:paraId="625FC88F" w14:textId="77777777" w:rsidR="00DF4FFD" w:rsidRPr="00902E83" w:rsidRDefault="00DF4FFD" w:rsidP="0080100E"/>
        </w:tc>
        <w:tc>
          <w:tcPr>
            <w:tcW w:w="1930" w:type="dxa"/>
          </w:tcPr>
          <w:p w14:paraId="0F9DFEDA" w14:textId="77777777" w:rsidR="00DF4FFD" w:rsidRPr="00902E83" w:rsidRDefault="00DF4FFD" w:rsidP="0080100E"/>
        </w:tc>
        <w:tc>
          <w:tcPr>
            <w:tcW w:w="1372" w:type="dxa"/>
          </w:tcPr>
          <w:p w14:paraId="3B46B010" w14:textId="77777777" w:rsidR="00DF4FFD" w:rsidRPr="00902E83" w:rsidRDefault="00DF4FFD" w:rsidP="0080100E"/>
        </w:tc>
        <w:tc>
          <w:tcPr>
            <w:tcW w:w="1034" w:type="dxa"/>
          </w:tcPr>
          <w:p w14:paraId="21DD1880" w14:textId="77777777" w:rsidR="00DF4FFD" w:rsidRPr="00902E83" w:rsidRDefault="00DF4FFD" w:rsidP="0080100E"/>
        </w:tc>
      </w:tr>
      <w:tr w:rsidR="00DF4FFD" w:rsidRPr="00902E83" w14:paraId="2F042FD1" w14:textId="77777777" w:rsidTr="002522D8">
        <w:tc>
          <w:tcPr>
            <w:tcW w:w="1839" w:type="dxa"/>
          </w:tcPr>
          <w:p w14:paraId="5BA8A89A" w14:textId="3146CA47" w:rsidR="00DF4FFD" w:rsidRPr="00902E83" w:rsidRDefault="00DF4FFD" w:rsidP="0080100E">
            <w:r w:rsidRPr="00902E83">
              <w:t xml:space="preserve">Utiliza do contexto </w:t>
            </w:r>
            <w:r>
              <w:t>de ambiente</w:t>
            </w:r>
            <w:r w:rsidRPr="00902E83">
              <w:t>?</w:t>
            </w:r>
          </w:p>
        </w:tc>
        <w:tc>
          <w:tcPr>
            <w:tcW w:w="1580" w:type="dxa"/>
          </w:tcPr>
          <w:p w14:paraId="70591327" w14:textId="084D5F95" w:rsidR="00DF4FFD" w:rsidRPr="00902E83" w:rsidRDefault="005936F1" w:rsidP="0080100E">
            <w:pPr>
              <w:rPr>
                <w:rFonts w:ascii="Segoe UI Emoji" w:hAnsi="Segoe UI Emoji" w:cs="Segoe UI Emoji"/>
              </w:rPr>
            </w:pPr>
            <w:r w:rsidRPr="00902E83">
              <w:rPr>
                <w:rFonts w:ascii="Segoe UI Emoji" w:hAnsi="Segoe UI Emoji" w:cs="Segoe UI Emoji"/>
              </w:rPr>
              <w:t>❌</w:t>
            </w:r>
          </w:p>
        </w:tc>
        <w:tc>
          <w:tcPr>
            <w:tcW w:w="1307" w:type="dxa"/>
          </w:tcPr>
          <w:p w14:paraId="2440BEFF" w14:textId="77777777" w:rsidR="00DF4FFD" w:rsidRPr="00902E83" w:rsidRDefault="00DF4FFD" w:rsidP="0080100E"/>
        </w:tc>
        <w:tc>
          <w:tcPr>
            <w:tcW w:w="1930" w:type="dxa"/>
          </w:tcPr>
          <w:p w14:paraId="62EC11FA" w14:textId="77777777" w:rsidR="00DF4FFD" w:rsidRPr="00902E83" w:rsidRDefault="00DF4FFD" w:rsidP="0080100E"/>
        </w:tc>
        <w:tc>
          <w:tcPr>
            <w:tcW w:w="1372" w:type="dxa"/>
          </w:tcPr>
          <w:p w14:paraId="157A9FC1" w14:textId="77777777" w:rsidR="00DF4FFD" w:rsidRPr="00902E83" w:rsidRDefault="00DF4FFD" w:rsidP="0080100E"/>
        </w:tc>
        <w:tc>
          <w:tcPr>
            <w:tcW w:w="1034" w:type="dxa"/>
          </w:tcPr>
          <w:p w14:paraId="1C4F733A" w14:textId="77777777" w:rsidR="00DF4FFD" w:rsidRPr="00902E83" w:rsidRDefault="00DF4FFD" w:rsidP="0080100E"/>
        </w:tc>
      </w:tr>
      <w:tr w:rsidR="00FE1403" w:rsidRPr="00902E83" w14:paraId="4E5C84AD" w14:textId="3660FFD0" w:rsidTr="002522D8">
        <w:tc>
          <w:tcPr>
            <w:tcW w:w="1839" w:type="dxa"/>
          </w:tcPr>
          <w:p w14:paraId="4AFC0513" w14:textId="0137024F" w:rsidR="0049181D" w:rsidRPr="00902E83" w:rsidRDefault="0034169E" w:rsidP="0080100E">
            <w:r w:rsidRPr="00902E83">
              <w:t>Utiliza do contexto explicito?</w:t>
            </w:r>
          </w:p>
        </w:tc>
        <w:tc>
          <w:tcPr>
            <w:tcW w:w="1580" w:type="dxa"/>
          </w:tcPr>
          <w:p w14:paraId="415B9054" w14:textId="0BDB9E91" w:rsidR="0049181D" w:rsidRPr="00902E83" w:rsidRDefault="007A4CD8" w:rsidP="0080100E">
            <w:r w:rsidRPr="00902E83">
              <w:rPr>
                <w:rFonts w:ascii="Segoe UI Emoji" w:hAnsi="Segoe UI Emoji" w:cs="Segoe UI Emoji"/>
              </w:rPr>
              <w:t>✔</w:t>
            </w:r>
          </w:p>
        </w:tc>
        <w:tc>
          <w:tcPr>
            <w:tcW w:w="1307" w:type="dxa"/>
          </w:tcPr>
          <w:p w14:paraId="70BCCBF7" w14:textId="77777777" w:rsidR="0049181D" w:rsidRPr="00902E83" w:rsidRDefault="0049181D" w:rsidP="0080100E"/>
        </w:tc>
        <w:tc>
          <w:tcPr>
            <w:tcW w:w="1930" w:type="dxa"/>
          </w:tcPr>
          <w:p w14:paraId="15E9C0B0" w14:textId="77777777" w:rsidR="0049181D" w:rsidRPr="00902E83" w:rsidRDefault="0049181D" w:rsidP="0080100E"/>
        </w:tc>
        <w:tc>
          <w:tcPr>
            <w:tcW w:w="1372" w:type="dxa"/>
          </w:tcPr>
          <w:p w14:paraId="4391E073" w14:textId="77777777" w:rsidR="0049181D" w:rsidRPr="00902E83" w:rsidRDefault="0049181D" w:rsidP="0080100E"/>
        </w:tc>
        <w:tc>
          <w:tcPr>
            <w:tcW w:w="1034" w:type="dxa"/>
          </w:tcPr>
          <w:p w14:paraId="42428EDA" w14:textId="77777777" w:rsidR="0049181D" w:rsidRPr="00902E83" w:rsidRDefault="0049181D" w:rsidP="0080100E"/>
        </w:tc>
      </w:tr>
      <w:tr w:rsidR="00FE1403" w:rsidRPr="00902E83" w14:paraId="682A38D2" w14:textId="77777777" w:rsidTr="002522D8">
        <w:tc>
          <w:tcPr>
            <w:tcW w:w="1839" w:type="dxa"/>
          </w:tcPr>
          <w:p w14:paraId="20FD37C3" w14:textId="77B4BF07" w:rsidR="00522AE7" w:rsidRPr="00902E83" w:rsidRDefault="00522AE7" w:rsidP="0080100E">
            <w:r w:rsidRPr="00902E83">
              <w:t xml:space="preserve">Utiliza do contexto </w:t>
            </w:r>
            <w:r w:rsidR="00E51360" w:rsidRPr="00902E83">
              <w:t>implícito</w:t>
            </w:r>
            <w:r w:rsidRPr="00902E83">
              <w:t>?</w:t>
            </w:r>
          </w:p>
        </w:tc>
        <w:tc>
          <w:tcPr>
            <w:tcW w:w="1580" w:type="dxa"/>
          </w:tcPr>
          <w:p w14:paraId="2D5105E3" w14:textId="45A4C681" w:rsidR="00522AE7" w:rsidRPr="00902E83" w:rsidRDefault="00394FEB" w:rsidP="0080100E">
            <w:r w:rsidRPr="00902E83">
              <w:rPr>
                <w:rFonts w:ascii="Segoe UI Emoji" w:hAnsi="Segoe UI Emoji" w:cs="Segoe UI Emoji"/>
              </w:rPr>
              <w:t>✔</w:t>
            </w:r>
          </w:p>
        </w:tc>
        <w:tc>
          <w:tcPr>
            <w:tcW w:w="1307" w:type="dxa"/>
          </w:tcPr>
          <w:p w14:paraId="185BAB56" w14:textId="77777777" w:rsidR="00522AE7" w:rsidRPr="00902E83" w:rsidRDefault="00522AE7" w:rsidP="0080100E"/>
        </w:tc>
        <w:tc>
          <w:tcPr>
            <w:tcW w:w="1930" w:type="dxa"/>
          </w:tcPr>
          <w:p w14:paraId="0FC8BBDE" w14:textId="77777777" w:rsidR="00522AE7" w:rsidRPr="00902E83" w:rsidRDefault="00522AE7" w:rsidP="0080100E"/>
        </w:tc>
        <w:tc>
          <w:tcPr>
            <w:tcW w:w="1372" w:type="dxa"/>
          </w:tcPr>
          <w:p w14:paraId="22DBDAEA" w14:textId="77777777" w:rsidR="00522AE7" w:rsidRPr="00902E83" w:rsidRDefault="00522AE7" w:rsidP="0080100E"/>
        </w:tc>
        <w:tc>
          <w:tcPr>
            <w:tcW w:w="1034" w:type="dxa"/>
          </w:tcPr>
          <w:p w14:paraId="6769FD60" w14:textId="77777777" w:rsidR="00522AE7" w:rsidRPr="00902E83" w:rsidRDefault="00522AE7" w:rsidP="0080100E"/>
        </w:tc>
      </w:tr>
    </w:tbl>
    <w:p w14:paraId="764CC898" w14:textId="77777777" w:rsidR="00E0178F" w:rsidRPr="00E0178F" w:rsidRDefault="00E0178F" w:rsidP="0080100E">
      <w:pPr>
        <w:rPr>
          <w:lang w:val="en-US"/>
        </w:rPr>
      </w:pPr>
    </w:p>
    <w:p w14:paraId="6C6B54A3" w14:textId="2B2C65AC" w:rsidR="007B0815" w:rsidRDefault="007B0815" w:rsidP="0080100E">
      <w:pPr>
        <w:pStyle w:val="Ttulo1"/>
      </w:pPr>
      <w:bookmarkStart w:id="41" w:name="_Toc41243261"/>
      <w:r w:rsidRPr="007B0815">
        <w:lastRenderedPageBreak/>
        <w:t>Modelagem do que será feito</w:t>
      </w:r>
      <w:bookmarkEnd w:id="41"/>
    </w:p>
    <w:p w14:paraId="24C10764" w14:textId="007D396B" w:rsidR="00F66337" w:rsidRDefault="00F66337" w:rsidP="0080100E">
      <w:r>
        <w:t>Texto</w:t>
      </w:r>
    </w:p>
    <w:p w14:paraId="5F105F5D" w14:textId="1227540C" w:rsidR="00F77B75" w:rsidRDefault="00F77B75" w:rsidP="0080100E"/>
    <w:p w14:paraId="755D63D7" w14:textId="5A182F58" w:rsidR="002B6979" w:rsidRDefault="00DE09F4" w:rsidP="0080100E">
      <w:pPr>
        <w:pStyle w:val="Ttulo2"/>
      </w:pPr>
      <w:bookmarkStart w:id="42" w:name="_Toc41243262"/>
      <w:r>
        <w:t>Contexto</w:t>
      </w:r>
      <w:bookmarkEnd w:id="42"/>
    </w:p>
    <w:p w14:paraId="32F9AA83" w14:textId="411C1E93" w:rsidR="00EE5AC3" w:rsidRDefault="00EE5AC3" w:rsidP="0080100E">
      <w:r>
        <w:t>Texto</w:t>
      </w:r>
    </w:p>
    <w:p w14:paraId="6ECDB255" w14:textId="619BA493" w:rsidR="00EE5AC3" w:rsidRDefault="00EE5AC3" w:rsidP="0080100E"/>
    <w:p w14:paraId="2B059024" w14:textId="3FF2F0CE" w:rsidR="008849DE" w:rsidRDefault="008849DE" w:rsidP="0080100E">
      <w:pPr>
        <w:pStyle w:val="Ttulo3"/>
      </w:pPr>
      <w:bookmarkStart w:id="43" w:name="_Toc41243263"/>
      <w:r w:rsidRPr="008849DE">
        <w:t>O que é o contexto comportamental?</w:t>
      </w:r>
      <w:bookmarkEnd w:id="43"/>
    </w:p>
    <w:p w14:paraId="0276FF7C" w14:textId="414CDF9C" w:rsidR="008849DE" w:rsidRDefault="008849DE" w:rsidP="0080100E">
      <w:r>
        <w:t>Texto</w:t>
      </w:r>
    </w:p>
    <w:p w14:paraId="3D2B4D19" w14:textId="70E2407F" w:rsidR="008849DE" w:rsidRDefault="008849DE" w:rsidP="0080100E">
      <w:pPr>
        <w:pStyle w:val="Ttulo3"/>
      </w:pPr>
      <w:bookmarkStart w:id="44" w:name="_Toc41243264"/>
      <w:r w:rsidRPr="008849DE">
        <w:t>O que é o contexto ambiente?</w:t>
      </w:r>
      <w:bookmarkEnd w:id="44"/>
    </w:p>
    <w:p w14:paraId="03460FCB" w14:textId="6AD3A927" w:rsidR="008849DE" w:rsidRDefault="008849DE" w:rsidP="0080100E">
      <w:r>
        <w:t>Texto</w:t>
      </w:r>
    </w:p>
    <w:p w14:paraId="550D217F" w14:textId="35D5BAF6" w:rsidR="008849DE" w:rsidRDefault="008849DE" w:rsidP="0080100E">
      <w:pPr>
        <w:pStyle w:val="Ttulo3"/>
      </w:pPr>
      <w:bookmarkStart w:id="45" w:name="_Toc41243265"/>
      <w:r w:rsidRPr="008849DE">
        <w:t>Como será obtido os contextos?</w:t>
      </w:r>
      <w:bookmarkEnd w:id="45"/>
    </w:p>
    <w:p w14:paraId="4EE3FB46" w14:textId="1B2B9B1A" w:rsidR="008849DE" w:rsidRPr="008849DE" w:rsidRDefault="008849DE" w:rsidP="0080100E">
      <w:r>
        <w:t>Texto</w:t>
      </w:r>
    </w:p>
    <w:p w14:paraId="70035B21" w14:textId="2D85552C" w:rsidR="00EE5AC3" w:rsidRDefault="00EE5AC3" w:rsidP="0080100E">
      <w:pPr>
        <w:pStyle w:val="Ttulo2"/>
      </w:pPr>
      <w:bookmarkStart w:id="46" w:name="_Toc41243266"/>
      <w:r>
        <w:t>Arquitetura do sistema</w:t>
      </w:r>
      <w:bookmarkEnd w:id="46"/>
    </w:p>
    <w:p w14:paraId="4A0A4ECB" w14:textId="414247B8" w:rsidR="0085540B" w:rsidRPr="0085540B" w:rsidRDefault="0085540B" w:rsidP="0080100E">
      <w:r>
        <w:t>Texto</w:t>
      </w:r>
    </w:p>
    <w:p w14:paraId="112091D5" w14:textId="77777777" w:rsidR="008F2AE9" w:rsidRDefault="008F2AE9" w:rsidP="0080100E">
      <w:pPr>
        <w:sectPr w:rsidR="008F2AE9">
          <w:headerReference w:type="default" r:id="rId25"/>
          <w:headerReference w:type="first" r:id="rId26"/>
          <w:pgSz w:w="11907" w:h="16840" w:code="9"/>
          <w:pgMar w:top="1701" w:right="1134" w:bottom="1134" w:left="1701" w:header="851" w:footer="720" w:gutter="0"/>
          <w:cols w:space="720"/>
          <w:titlePg/>
        </w:sectPr>
      </w:pPr>
    </w:p>
    <w:p w14:paraId="29875599" w14:textId="47C4396E" w:rsidR="008F2AE9" w:rsidRPr="006C1E7D" w:rsidRDefault="008F2AE9" w:rsidP="0080100E">
      <w:pPr>
        <w:pStyle w:val="Ttulo1"/>
      </w:pPr>
      <w:bookmarkStart w:id="47" w:name="_Toc41243267"/>
      <w:r w:rsidRPr="006C1E7D">
        <w:lastRenderedPageBreak/>
        <w:t>CONCLUSÃO</w:t>
      </w:r>
      <w:bookmarkEnd w:id="47"/>
    </w:p>
    <w:p w14:paraId="47EB916B" w14:textId="6E7F5E72" w:rsidR="008F2AE9" w:rsidRDefault="00DF3A09" w:rsidP="0080100E">
      <w:r>
        <w:tab/>
      </w:r>
      <w:r w:rsidR="008F2AE9">
        <w:t xml:space="preserve">Pode-se afirmar que está havendo em Porto Alegre uma situação paradoxal. Ao mesmo tempo em que se percebe um avanço no cumprimento das diretrizes norteadoras do Sistema Único de Saúde, tais como, a integralidade da atenção à saúde (preventivo e curativo), a universalidade da cobertura e do atendimento, a gratuidade e a descentralização das ações e serviços, verifica-se também a </w:t>
      </w:r>
      <w:proofErr w:type="spellStart"/>
      <w:r w:rsidR="008F2AE9">
        <w:t>obstaculização</w:t>
      </w:r>
      <w:proofErr w:type="spellEnd"/>
      <w:r w:rsidR="008F2AE9">
        <w:t xml:space="preserve"> permanente do processo em função da insuficiência de recursos. Ao mesmo tempo em que são repassadas novas atribuições e poderes ao município de Porto Alegre, não há o repasse de recursos financeiros na mesma proporção para fazer frente ao processo de municipalização. Além disso, as negociações para se aumentar os recursos financeiros sempre ocorrem de maneira conflitiva, principalmente entre o Estado e o Município. Desse modo, o melhor andamento do processo de municipalização em Porto Alegre fica na dependência da contrapartida de recursos do Estado e da União.</w:t>
      </w:r>
    </w:p>
    <w:p w14:paraId="3336909C" w14:textId="77777777" w:rsidR="008F2AE9" w:rsidRDefault="008F2AE9" w:rsidP="0080100E">
      <w:pPr>
        <w:pStyle w:val="TextodoTrabalho"/>
      </w:pPr>
      <w:r>
        <w:t>...............................................</w:t>
      </w:r>
    </w:p>
    <w:p w14:paraId="4F56893D" w14:textId="77777777" w:rsidR="008F2AE9" w:rsidRDefault="008F2AE9" w:rsidP="0080100E">
      <w:pPr>
        <w:pStyle w:val="TextodoTrabalho"/>
      </w:pPr>
    </w:p>
    <w:p w14:paraId="45DBB776" w14:textId="77777777" w:rsidR="008F2AE9" w:rsidRDefault="008F2AE9" w:rsidP="0080100E">
      <w:pPr>
        <w:pStyle w:val="Comentrio-retirar"/>
      </w:pPr>
      <w:r>
        <w:t xml:space="preserve">PAGINAÇÃO: Segundo o livro do prof. Cléber </w:t>
      </w:r>
      <w:proofErr w:type="spellStart"/>
      <w:r>
        <w:t>Prodanov</w:t>
      </w:r>
      <w:proofErr w:type="spellEnd"/>
      <w:r>
        <w:t>, as folhas do trabalho são contadas a partir da folha de rosto (não contamos a capa), mas nem todas receberão um número. Contamos, mas não numeramos, então, a folha de rosto, o resumo, o abstract, as listas</w:t>
      </w:r>
      <w:r w:rsidR="00B9416A">
        <w:t xml:space="preserve"> e</w:t>
      </w:r>
      <w:r>
        <w:t xml:space="preserve"> o sumário. A numeração é colocada no canto superior direito da folha, a 2cm da borda superior da folha, em algarismos arábicos.</w:t>
      </w:r>
    </w:p>
    <w:p w14:paraId="1919FC97" w14:textId="77777777" w:rsidR="008F2AE9" w:rsidRDefault="008F2AE9" w:rsidP="0080100E">
      <w:pPr>
        <w:pStyle w:val="TextodoTrabalho"/>
      </w:pPr>
    </w:p>
    <w:p w14:paraId="14FBF4B7" w14:textId="77777777" w:rsidR="008F2AE9" w:rsidRDefault="008F2AE9" w:rsidP="0080100E">
      <w:pPr>
        <w:pStyle w:val="TextodoTrabalho"/>
      </w:pPr>
    </w:p>
    <w:p w14:paraId="20E7CB60" w14:textId="77777777" w:rsidR="008F2AE9" w:rsidRDefault="008F2AE9" w:rsidP="0080100E"/>
    <w:p w14:paraId="7771F2DF" w14:textId="77777777" w:rsidR="008F2AE9" w:rsidRDefault="008F2AE9" w:rsidP="0080100E">
      <w:pPr>
        <w:sectPr w:rsidR="008F2AE9">
          <w:pgSz w:w="11907" w:h="16840" w:code="9"/>
          <w:pgMar w:top="1701" w:right="1134" w:bottom="1134" w:left="1701" w:header="851" w:footer="720" w:gutter="0"/>
          <w:cols w:space="720"/>
          <w:titlePg/>
        </w:sectPr>
      </w:pPr>
    </w:p>
    <w:p w14:paraId="697F3C69" w14:textId="2DCCAA4E" w:rsidR="008F2AE9" w:rsidRPr="00310EA6" w:rsidRDefault="008F2AE9" w:rsidP="0080100E">
      <w:pPr>
        <w:pStyle w:val="Ttulo1-semnumerao"/>
      </w:pPr>
      <w:bookmarkStart w:id="48" w:name="_Toc41243268"/>
      <w:r w:rsidRPr="00310EA6">
        <w:lastRenderedPageBreak/>
        <w:t>Referências Bibliográficas</w:t>
      </w:r>
      <w:bookmarkEnd w:id="48"/>
    </w:p>
    <w:p w14:paraId="66CABF9B" w14:textId="7027452C" w:rsidR="00DD7967" w:rsidRPr="00C415DA" w:rsidRDefault="00C648F5" w:rsidP="0080100E">
      <w:pPr>
        <w:rPr>
          <w:noProof/>
          <w:lang w:val="en-US"/>
        </w:rPr>
      </w:pPr>
      <w:r>
        <w:fldChar w:fldCharType="begin" w:fldLock="1"/>
      </w:r>
      <w:r w:rsidRPr="00310EA6">
        <w:instrText xml:space="preserve">ADDIN Mendeley Bibliography CSL_BIBLIOGRAPHY </w:instrText>
      </w:r>
      <w:r>
        <w:fldChar w:fldCharType="separate"/>
      </w:r>
      <w:r w:rsidR="00DD7967" w:rsidRPr="00DD7967">
        <w:rPr>
          <w:noProof/>
        </w:rPr>
        <w:t xml:space="preserve">ACM. </w:t>
      </w:r>
      <w:r w:rsidR="00DD7967" w:rsidRPr="00DD7967">
        <w:rPr>
          <w:b/>
          <w:bCs/>
          <w:noProof/>
        </w:rPr>
        <w:t>Advanced Search</w:t>
      </w:r>
      <w:r w:rsidR="00DD7967" w:rsidRPr="00DD7967">
        <w:rPr>
          <w:noProof/>
        </w:rPr>
        <w:t xml:space="preserve">. Disponível em: &lt;https://dl.acm.org/search/advanced&gt;. Acesso em: 5 maio. </w:t>
      </w:r>
      <w:r w:rsidR="00DD7967" w:rsidRPr="00C415DA">
        <w:rPr>
          <w:noProof/>
          <w:lang w:val="en-US"/>
        </w:rPr>
        <w:t xml:space="preserve">2020. </w:t>
      </w:r>
    </w:p>
    <w:p w14:paraId="0B259C64" w14:textId="77777777" w:rsidR="00DD7967" w:rsidRPr="00C415DA" w:rsidRDefault="00DD7967" w:rsidP="0080100E">
      <w:pPr>
        <w:rPr>
          <w:noProof/>
          <w:lang w:val="en-US"/>
        </w:rPr>
      </w:pPr>
      <w:r w:rsidRPr="00C415DA">
        <w:rPr>
          <w:noProof/>
          <w:lang w:val="en-US"/>
        </w:rPr>
        <w:t xml:space="preserve">ACM RECSYS COMMUNITY. </w:t>
      </w:r>
      <w:r w:rsidRPr="00C415DA">
        <w:rPr>
          <w:b/>
          <w:bCs/>
          <w:noProof/>
          <w:lang w:val="en-US"/>
        </w:rPr>
        <w:t>RecSys – ACM Recommender Systems</w:t>
      </w:r>
      <w:r w:rsidRPr="00C415DA">
        <w:rPr>
          <w:noProof/>
          <w:lang w:val="en-US"/>
        </w:rPr>
        <w:t xml:space="preserve">. Disponível em: &lt;https://recsys.acm.org/&gt;. Acesso em: 28 abr. 2020. </w:t>
      </w:r>
    </w:p>
    <w:p w14:paraId="3CED5E34" w14:textId="77777777" w:rsidR="00DD7967" w:rsidRPr="00C415DA" w:rsidRDefault="00DD7967" w:rsidP="0080100E">
      <w:pPr>
        <w:rPr>
          <w:noProof/>
          <w:lang w:val="en-US"/>
        </w:rPr>
      </w:pPr>
      <w:r w:rsidRPr="00C415DA">
        <w:rPr>
          <w:noProof/>
          <w:lang w:val="en-US"/>
        </w:rPr>
        <w:t xml:space="preserve">BHATNAGAR, V. Collaborative filtering using data mining and analysis. [s.l: s.n.]. </w:t>
      </w:r>
    </w:p>
    <w:p w14:paraId="7943BB5E" w14:textId="77777777" w:rsidR="00DD7967" w:rsidRPr="00C415DA" w:rsidRDefault="00DD7967" w:rsidP="0080100E">
      <w:pPr>
        <w:rPr>
          <w:noProof/>
          <w:lang w:val="en-US"/>
        </w:rPr>
      </w:pPr>
      <w:r w:rsidRPr="00C415DA">
        <w:rPr>
          <w:noProof/>
          <w:lang w:val="en-US"/>
        </w:rPr>
        <w:t xml:space="preserve">BORJA, K.; DIERINGER, S. Streaming or stealing? The complementary features between music streaming and music piracy. </w:t>
      </w:r>
      <w:r w:rsidRPr="00C415DA">
        <w:rPr>
          <w:b/>
          <w:bCs/>
          <w:noProof/>
          <w:lang w:val="en-US"/>
        </w:rPr>
        <w:t>Journal of Retailing and Consumer Services</w:t>
      </w:r>
      <w:r w:rsidRPr="00C415DA">
        <w:rPr>
          <w:noProof/>
          <w:lang w:val="en-US"/>
        </w:rPr>
        <w:t xml:space="preserve">, v. 32, p. 86–95, 2016. </w:t>
      </w:r>
    </w:p>
    <w:p w14:paraId="3677F41E" w14:textId="77777777" w:rsidR="00DD7967" w:rsidRPr="00C415DA" w:rsidRDefault="00DD7967" w:rsidP="0080100E">
      <w:pPr>
        <w:rPr>
          <w:noProof/>
          <w:lang w:val="en-US"/>
        </w:rPr>
      </w:pPr>
      <w:r w:rsidRPr="00C415DA">
        <w:rPr>
          <w:noProof/>
          <w:lang w:val="en-US"/>
        </w:rPr>
        <w:t xml:space="preserve">DIETMAR, J. et al. </w:t>
      </w:r>
      <w:r w:rsidRPr="00C415DA">
        <w:rPr>
          <w:b/>
          <w:bCs/>
          <w:noProof/>
          <w:lang w:val="en-US"/>
        </w:rPr>
        <w:t>Recommendation system -An Introduction</w:t>
      </w:r>
      <w:r w:rsidRPr="00C415DA">
        <w:rPr>
          <w:noProof/>
          <w:lang w:val="en-US"/>
        </w:rPr>
        <w:t>. [s.l: s.n.]. v. 91</w:t>
      </w:r>
    </w:p>
    <w:p w14:paraId="32DCFD30" w14:textId="77777777" w:rsidR="00DD7967" w:rsidRPr="00C415DA" w:rsidRDefault="00DD7967" w:rsidP="0080100E">
      <w:pPr>
        <w:rPr>
          <w:noProof/>
          <w:lang w:val="en-US"/>
        </w:rPr>
      </w:pPr>
      <w:r w:rsidRPr="00C415DA">
        <w:rPr>
          <w:noProof/>
          <w:lang w:val="en-US"/>
        </w:rPr>
        <w:t xml:space="preserve">ERIKSSON, M. et al. </w:t>
      </w:r>
      <w:r w:rsidRPr="00C415DA">
        <w:rPr>
          <w:b/>
          <w:bCs/>
          <w:noProof/>
          <w:lang w:val="en-US"/>
        </w:rPr>
        <w:t>Spotify Teardown</w:t>
      </w:r>
      <w:r w:rsidRPr="00C415DA">
        <w:rPr>
          <w:noProof/>
          <w:lang w:val="en-US"/>
        </w:rPr>
        <w:t xml:space="preserve">. [s.l.] MIT Press, 2019. </w:t>
      </w:r>
    </w:p>
    <w:p w14:paraId="62E9EF8E" w14:textId="77777777" w:rsidR="00DD7967" w:rsidRPr="00C415DA" w:rsidRDefault="00DD7967" w:rsidP="0080100E">
      <w:pPr>
        <w:rPr>
          <w:noProof/>
          <w:lang w:val="en-US"/>
        </w:rPr>
      </w:pPr>
      <w:r w:rsidRPr="00C415DA">
        <w:rPr>
          <w:noProof/>
          <w:lang w:val="en-US"/>
        </w:rPr>
        <w:t xml:space="preserve">FALK, K. Practical Recommender Systems. [s.l: s.n.]. </w:t>
      </w:r>
    </w:p>
    <w:p w14:paraId="4398019D" w14:textId="77777777" w:rsidR="00DD7967" w:rsidRPr="00DD7967" w:rsidRDefault="00DD7967" w:rsidP="0080100E">
      <w:pPr>
        <w:rPr>
          <w:noProof/>
        </w:rPr>
      </w:pPr>
      <w:r w:rsidRPr="00C415DA">
        <w:rPr>
          <w:noProof/>
          <w:lang w:val="en-US"/>
        </w:rPr>
        <w:t xml:space="preserve">IFPI. </w:t>
      </w:r>
      <w:r w:rsidRPr="00C415DA">
        <w:rPr>
          <w:b/>
          <w:bCs/>
          <w:noProof/>
          <w:lang w:val="en-US"/>
        </w:rPr>
        <w:t>IFPI Global Music Report 2019</w:t>
      </w:r>
      <w:r w:rsidRPr="00C415DA">
        <w:rPr>
          <w:noProof/>
          <w:lang w:val="en-US"/>
        </w:rPr>
        <w:t xml:space="preserve">. </w:t>
      </w:r>
      <w:r w:rsidRPr="00DD7967">
        <w:rPr>
          <w:noProof/>
        </w:rPr>
        <w:t xml:space="preserve">Disponível em: &lt;https://www.ifpi.org/news/IFPI-GLOBAL-MUSIC-REPORT-2019&gt;. </w:t>
      </w:r>
    </w:p>
    <w:p w14:paraId="3982B482" w14:textId="77777777" w:rsidR="00DD7967" w:rsidRPr="00DD7967" w:rsidRDefault="00DD7967" w:rsidP="0080100E">
      <w:pPr>
        <w:rPr>
          <w:noProof/>
        </w:rPr>
      </w:pPr>
      <w:r w:rsidRPr="00C415DA">
        <w:rPr>
          <w:noProof/>
          <w:lang w:val="en-US"/>
        </w:rPr>
        <w:t xml:space="preserve">LUINI, B. J. R.; WHITMAN, A. E.; DATE, P. </w:t>
      </w:r>
      <w:r w:rsidRPr="00C415DA">
        <w:rPr>
          <w:b/>
          <w:bCs/>
          <w:noProof/>
          <w:lang w:val="en-US"/>
        </w:rPr>
        <w:t>Streaming Audio: The FezGuys’ Guide</w:t>
      </w:r>
      <w:r w:rsidRPr="00C415DA">
        <w:rPr>
          <w:noProof/>
          <w:lang w:val="en-US"/>
        </w:rPr>
        <w:t xml:space="preserve">. </w:t>
      </w:r>
      <w:r w:rsidRPr="00DD7967">
        <w:rPr>
          <w:noProof/>
        </w:rPr>
        <w:t xml:space="preserve">[s.l: s.n.]. </w:t>
      </w:r>
    </w:p>
    <w:p w14:paraId="6653BC36" w14:textId="77777777" w:rsidR="00DD7967" w:rsidRPr="00DD7967" w:rsidRDefault="00DD7967" w:rsidP="0080100E">
      <w:pPr>
        <w:rPr>
          <w:noProof/>
        </w:rPr>
      </w:pPr>
      <w:r w:rsidRPr="00DD7967">
        <w:rPr>
          <w:noProof/>
        </w:rPr>
        <w:t xml:space="preserve">MURARO, R. M. Os avanços tecnológicos e o futuro da humanidadeQuerendo ser Deus, , 2009. </w:t>
      </w:r>
    </w:p>
    <w:p w14:paraId="35684D6B" w14:textId="77777777" w:rsidR="00DD7967" w:rsidRPr="00C415DA" w:rsidRDefault="00DD7967" w:rsidP="0080100E">
      <w:pPr>
        <w:rPr>
          <w:noProof/>
          <w:lang w:val="en-US"/>
        </w:rPr>
      </w:pPr>
      <w:r w:rsidRPr="00C415DA">
        <w:rPr>
          <w:noProof/>
          <w:lang w:val="en-US"/>
        </w:rPr>
        <w:t xml:space="preserve">NIWA, H. </w:t>
      </w:r>
      <w:r w:rsidRPr="00C415DA">
        <w:rPr>
          <w:b/>
          <w:bCs/>
          <w:noProof/>
          <w:lang w:val="en-US"/>
        </w:rPr>
        <w:t>Streaming Systems</w:t>
      </w:r>
      <w:r w:rsidRPr="00C415DA">
        <w:rPr>
          <w:noProof/>
          <w:lang w:val="en-US"/>
        </w:rPr>
        <w:t>. [s.l.] O’Reilly Media, 2018. v. 134</w:t>
      </w:r>
    </w:p>
    <w:p w14:paraId="7D6EC7A0" w14:textId="77777777" w:rsidR="00DD7967" w:rsidRPr="00C415DA" w:rsidRDefault="00DD7967" w:rsidP="0080100E">
      <w:pPr>
        <w:rPr>
          <w:noProof/>
          <w:lang w:val="en-US"/>
        </w:rPr>
      </w:pPr>
      <w:r w:rsidRPr="00C415DA">
        <w:rPr>
          <w:noProof/>
          <w:lang w:val="en-US"/>
        </w:rPr>
        <w:t xml:space="preserve">RESNICK, PAUL AND VARIAN, H. R. Recommender Systems. </w:t>
      </w:r>
      <w:r w:rsidRPr="00C415DA">
        <w:rPr>
          <w:b/>
          <w:bCs/>
          <w:noProof/>
          <w:lang w:val="en-US"/>
        </w:rPr>
        <w:t>Communications of the ACM</w:t>
      </w:r>
      <w:r w:rsidRPr="00C415DA">
        <w:rPr>
          <w:noProof/>
          <w:lang w:val="en-US"/>
        </w:rPr>
        <w:t xml:space="preserve">, v. 40, n. 4, p. 56–58, 1997. </w:t>
      </w:r>
    </w:p>
    <w:p w14:paraId="1DED4973" w14:textId="77777777" w:rsidR="00DD7967" w:rsidRPr="00DD7967" w:rsidRDefault="00DD7967" w:rsidP="0080100E">
      <w:pPr>
        <w:rPr>
          <w:noProof/>
        </w:rPr>
      </w:pPr>
      <w:r w:rsidRPr="00C415DA">
        <w:rPr>
          <w:noProof/>
          <w:lang w:val="en-US"/>
        </w:rPr>
        <w:t xml:space="preserve">RICCI, F.; ROKACH, L.; SHAPIRA, B. </w:t>
      </w:r>
      <w:r w:rsidRPr="00C415DA">
        <w:rPr>
          <w:b/>
          <w:bCs/>
          <w:noProof/>
          <w:lang w:val="en-US"/>
        </w:rPr>
        <w:t>Recommender Systems Handbook</w:t>
      </w:r>
      <w:r w:rsidRPr="00C415DA">
        <w:rPr>
          <w:noProof/>
          <w:lang w:val="en-US"/>
        </w:rPr>
        <w:t xml:space="preserve">. </w:t>
      </w:r>
      <w:r w:rsidRPr="00DD7967">
        <w:rPr>
          <w:noProof/>
        </w:rPr>
        <w:t xml:space="preserve">[s.l: s.n.]. </w:t>
      </w:r>
    </w:p>
    <w:p w14:paraId="3327923A" w14:textId="77777777" w:rsidR="00DD7967" w:rsidRPr="00DD7967" w:rsidRDefault="00DD7967" w:rsidP="0080100E">
      <w:pPr>
        <w:rPr>
          <w:noProof/>
        </w:rPr>
      </w:pPr>
      <w:r w:rsidRPr="00DD7967">
        <w:rPr>
          <w:noProof/>
        </w:rPr>
        <w:t xml:space="preserve">UNIVERSIDADE FEDERAL DO CEARA. </w:t>
      </w:r>
      <w:r w:rsidRPr="00DD7967">
        <w:rPr>
          <w:b/>
          <w:bCs/>
          <w:noProof/>
        </w:rPr>
        <w:t>A Magnetorresistência Gigante</w:t>
      </w:r>
      <w:r w:rsidRPr="00DD7967">
        <w:rPr>
          <w:noProof/>
        </w:rPr>
        <w:t xml:space="preserve">. Disponível em: &lt;https://seara.ufc.br/tintim-por-tintim/tecnologia/a-magnetorresistencia-gigante/&gt;. Acesso em: 12 mar. 2020. </w:t>
      </w:r>
    </w:p>
    <w:p w14:paraId="3A045E5D" w14:textId="3B59963D" w:rsidR="008A4CC4" w:rsidRPr="001C0FB0" w:rsidRDefault="00C648F5" w:rsidP="0080100E">
      <w:pPr>
        <w:pStyle w:val="RefernciasBibliogrficas"/>
      </w:pPr>
      <w:r>
        <w:fldChar w:fldCharType="end"/>
      </w:r>
    </w:p>
    <w:p w14:paraId="54A4F2EC" w14:textId="77777777" w:rsidR="008F2AE9" w:rsidRDefault="008F2AE9" w:rsidP="0080100E"/>
    <w:p w14:paraId="5708191B" w14:textId="77777777" w:rsidR="008F2AE9" w:rsidRDefault="008F2AE9" w:rsidP="0080100E"/>
    <w:p w14:paraId="6CB804B0" w14:textId="77777777" w:rsidR="008F2AE9" w:rsidRDefault="008F2AE9" w:rsidP="0080100E"/>
    <w:p w14:paraId="6A98B2A5" w14:textId="77777777" w:rsidR="008F2AE9" w:rsidRDefault="008F2AE9" w:rsidP="0080100E"/>
    <w:p w14:paraId="7F0A548E" w14:textId="77777777" w:rsidR="008F2AE9" w:rsidRDefault="008F2AE9" w:rsidP="0080100E"/>
    <w:p w14:paraId="4A5ACC03" w14:textId="77777777" w:rsidR="008F2AE9" w:rsidRDefault="008F2AE9" w:rsidP="0080100E"/>
    <w:sectPr w:rsidR="008F2AE9" w:rsidSect="00A5403F">
      <w:headerReference w:type="even" r:id="rId27"/>
      <w:pgSz w:w="11907" w:h="16840" w:code="9"/>
      <w:pgMar w:top="1701" w:right="1134" w:bottom="1134" w:left="1701" w:header="851"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940778E" w14:textId="77777777" w:rsidR="003828AD" w:rsidRDefault="003828AD" w:rsidP="0080100E">
      <w:r>
        <w:separator/>
      </w:r>
    </w:p>
    <w:p w14:paraId="09374041" w14:textId="77777777" w:rsidR="003828AD" w:rsidRDefault="003828AD" w:rsidP="0080100E"/>
    <w:p w14:paraId="27A8C3E6" w14:textId="77777777" w:rsidR="003828AD" w:rsidRDefault="003828AD" w:rsidP="0080100E"/>
    <w:p w14:paraId="10701092" w14:textId="77777777" w:rsidR="003828AD" w:rsidRDefault="003828AD" w:rsidP="0080100E"/>
    <w:p w14:paraId="3638657D" w14:textId="77777777" w:rsidR="003828AD" w:rsidRDefault="003828AD" w:rsidP="0080100E"/>
    <w:p w14:paraId="2C9A4BF2" w14:textId="77777777" w:rsidR="003828AD" w:rsidRDefault="003828AD" w:rsidP="0080100E"/>
    <w:p w14:paraId="36604D18" w14:textId="77777777" w:rsidR="003828AD" w:rsidRDefault="003828AD" w:rsidP="0080100E"/>
    <w:p w14:paraId="277A64D1" w14:textId="77777777" w:rsidR="003828AD" w:rsidRDefault="003828AD" w:rsidP="0080100E"/>
    <w:p w14:paraId="1D7A6A43" w14:textId="77777777" w:rsidR="003828AD" w:rsidRDefault="003828AD" w:rsidP="0080100E"/>
    <w:p w14:paraId="7C4B58FD" w14:textId="77777777" w:rsidR="003828AD" w:rsidRDefault="003828AD" w:rsidP="0080100E"/>
    <w:p w14:paraId="71A1DB24" w14:textId="77777777" w:rsidR="003828AD" w:rsidRDefault="003828AD" w:rsidP="0080100E"/>
    <w:p w14:paraId="6960F062" w14:textId="77777777" w:rsidR="003828AD" w:rsidRDefault="003828AD" w:rsidP="0080100E"/>
    <w:p w14:paraId="46F2C6A1" w14:textId="77777777" w:rsidR="003828AD" w:rsidRDefault="003828AD" w:rsidP="0080100E"/>
    <w:p w14:paraId="6ABADEF6" w14:textId="77777777" w:rsidR="003828AD" w:rsidRDefault="003828AD" w:rsidP="0080100E"/>
    <w:p w14:paraId="1E08605B" w14:textId="77777777" w:rsidR="003828AD" w:rsidRDefault="003828AD"/>
    <w:p w14:paraId="4265467F" w14:textId="77777777" w:rsidR="003828AD" w:rsidRDefault="003828AD" w:rsidP="009F310A"/>
    <w:p w14:paraId="424E3BE5" w14:textId="77777777" w:rsidR="003828AD" w:rsidRDefault="003828AD" w:rsidP="00152AD4"/>
  </w:endnote>
  <w:endnote w:type="continuationSeparator" w:id="0">
    <w:p w14:paraId="522C0F77" w14:textId="77777777" w:rsidR="003828AD" w:rsidRDefault="003828AD" w:rsidP="0080100E">
      <w:r>
        <w:continuationSeparator/>
      </w:r>
    </w:p>
    <w:p w14:paraId="7F5A2523" w14:textId="77777777" w:rsidR="003828AD" w:rsidRDefault="003828AD" w:rsidP="0080100E"/>
    <w:p w14:paraId="404FB8E9" w14:textId="77777777" w:rsidR="003828AD" w:rsidRDefault="003828AD" w:rsidP="0080100E"/>
    <w:p w14:paraId="4D758C99" w14:textId="77777777" w:rsidR="003828AD" w:rsidRDefault="003828AD" w:rsidP="0080100E"/>
    <w:p w14:paraId="319FAE23" w14:textId="77777777" w:rsidR="003828AD" w:rsidRDefault="003828AD" w:rsidP="0080100E"/>
    <w:p w14:paraId="55E84569" w14:textId="77777777" w:rsidR="003828AD" w:rsidRDefault="003828AD" w:rsidP="0080100E"/>
    <w:p w14:paraId="4ABBBF09" w14:textId="77777777" w:rsidR="003828AD" w:rsidRDefault="003828AD" w:rsidP="0080100E"/>
    <w:p w14:paraId="1F9C99B5" w14:textId="77777777" w:rsidR="003828AD" w:rsidRDefault="003828AD" w:rsidP="0080100E"/>
    <w:p w14:paraId="55C17BA3" w14:textId="77777777" w:rsidR="003828AD" w:rsidRDefault="003828AD" w:rsidP="0080100E"/>
    <w:p w14:paraId="7AB0EF9B" w14:textId="77777777" w:rsidR="003828AD" w:rsidRDefault="003828AD" w:rsidP="0080100E"/>
    <w:p w14:paraId="70E513E1" w14:textId="77777777" w:rsidR="003828AD" w:rsidRDefault="003828AD" w:rsidP="0080100E"/>
    <w:p w14:paraId="1F388145" w14:textId="77777777" w:rsidR="003828AD" w:rsidRDefault="003828AD" w:rsidP="0080100E"/>
    <w:p w14:paraId="55C40882" w14:textId="77777777" w:rsidR="003828AD" w:rsidRDefault="003828AD" w:rsidP="0080100E"/>
    <w:p w14:paraId="5C875843" w14:textId="77777777" w:rsidR="003828AD" w:rsidRDefault="003828AD" w:rsidP="0080100E"/>
    <w:p w14:paraId="4F51F7E7" w14:textId="77777777" w:rsidR="003828AD" w:rsidRDefault="003828AD"/>
    <w:p w14:paraId="16A03289" w14:textId="77777777" w:rsidR="003828AD" w:rsidRDefault="003828AD" w:rsidP="009F310A"/>
    <w:p w14:paraId="1ABF6E8A" w14:textId="77777777" w:rsidR="003828AD" w:rsidRDefault="003828AD" w:rsidP="00152AD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863DE8C" w14:textId="77777777" w:rsidR="003828AD" w:rsidRDefault="003828AD" w:rsidP="0080100E">
      <w:r>
        <w:separator/>
      </w:r>
    </w:p>
    <w:p w14:paraId="1A5D790D" w14:textId="77777777" w:rsidR="003828AD" w:rsidRDefault="003828AD" w:rsidP="0080100E"/>
    <w:p w14:paraId="0EF9B98C" w14:textId="77777777" w:rsidR="003828AD" w:rsidRDefault="003828AD" w:rsidP="0080100E"/>
    <w:p w14:paraId="1D4FF0D3" w14:textId="77777777" w:rsidR="003828AD" w:rsidRDefault="003828AD" w:rsidP="0080100E"/>
    <w:p w14:paraId="1ED694A3" w14:textId="77777777" w:rsidR="003828AD" w:rsidRDefault="003828AD" w:rsidP="0080100E"/>
    <w:p w14:paraId="2910FDB8" w14:textId="77777777" w:rsidR="003828AD" w:rsidRDefault="003828AD"/>
    <w:p w14:paraId="0BE240C8" w14:textId="77777777" w:rsidR="003828AD" w:rsidRDefault="003828AD" w:rsidP="009F310A"/>
    <w:p w14:paraId="01DBF055" w14:textId="77777777" w:rsidR="003828AD" w:rsidRDefault="003828AD" w:rsidP="00152AD4"/>
  </w:footnote>
  <w:footnote w:type="continuationSeparator" w:id="0">
    <w:p w14:paraId="1F9B3773" w14:textId="77777777" w:rsidR="003828AD" w:rsidRDefault="003828AD" w:rsidP="0080100E">
      <w:r>
        <w:continuationSeparator/>
      </w:r>
    </w:p>
    <w:p w14:paraId="20AB0AA0" w14:textId="77777777" w:rsidR="003828AD" w:rsidRDefault="003828AD" w:rsidP="0080100E"/>
    <w:p w14:paraId="5CC3596A" w14:textId="77777777" w:rsidR="003828AD" w:rsidRDefault="003828AD" w:rsidP="0080100E"/>
    <w:p w14:paraId="4D4A27AD" w14:textId="77777777" w:rsidR="003828AD" w:rsidRDefault="003828AD" w:rsidP="0080100E"/>
    <w:p w14:paraId="30E0EE77" w14:textId="77777777" w:rsidR="003828AD" w:rsidRDefault="003828AD" w:rsidP="0080100E"/>
    <w:p w14:paraId="4029242C" w14:textId="77777777" w:rsidR="003828AD" w:rsidRDefault="003828AD" w:rsidP="0080100E"/>
    <w:p w14:paraId="055D76C4" w14:textId="77777777" w:rsidR="003828AD" w:rsidRDefault="003828AD" w:rsidP="0080100E"/>
    <w:p w14:paraId="6DA1FB51" w14:textId="77777777" w:rsidR="003828AD" w:rsidRDefault="003828AD" w:rsidP="0080100E"/>
    <w:p w14:paraId="7A334284" w14:textId="77777777" w:rsidR="003828AD" w:rsidRDefault="003828AD" w:rsidP="0080100E"/>
    <w:p w14:paraId="1B8BB7F8" w14:textId="77777777" w:rsidR="003828AD" w:rsidRDefault="003828AD" w:rsidP="0080100E"/>
    <w:p w14:paraId="5A1D5BDD" w14:textId="77777777" w:rsidR="003828AD" w:rsidRDefault="003828AD" w:rsidP="0080100E"/>
    <w:p w14:paraId="335A2506" w14:textId="77777777" w:rsidR="003828AD" w:rsidRDefault="003828AD" w:rsidP="0080100E"/>
    <w:p w14:paraId="244B14B3" w14:textId="77777777" w:rsidR="003828AD" w:rsidRDefault="003828AD" w:rsidP="0080100E"/>
    <w:p w14:paraId="6F65CF5F" w14:textId="77777777" w:rsidR="003828AD" w:rsidRDefault="003828AD" w:rsidP="0080100E"/>
    <w:p w14:paraId="2FD16021" w14:textId="77777777" w:rsidR="003828AD" w:rsidRDefault="003828AD"/>
    <w:p w14:paraId="0E61AC21" w14:textId="77777777" w:rsidR="003828AD" w:rsidRDefault="003828AD" w:rsidP="009F310A"/>
    <w:p w14:paraId="5415352B" w14:textId="77777777" w:rsidR="003828AD" w:rsidRDefault="003828AD" w:rsidP="00152AD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A170A0" w:rsidRDefault="00A170A0" w:rsidP="0080100E">
    <w:r>
      <w:fldChar w:fldCharType="begin"/>
    </w:r>
    <w:r>
      <w:instrText xml:space="preserve">PAGE  </w:instrText>
    </w:r>
    <w:r>
      <w:fldChar w:fldCharType="separate"/>
    </w:r>
    <w:r>
      <w:rPr>
        <w:noProof/>
      </w:rPr>
      <w:t>24</w:t>
    </w:r>
    <w:r>
      <w:fldChar w:fldCharType="end"/>
    </w:r>
  </w:p>
  <w:p w14:paraId="3D42A6EB" w14:textId="77777777" w:rsidR="00A170A0" w:rsidRDefault="00A170A0" w:rsidP="0080100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A170A0" w:rsidRDefault="00A170A0" w:rsidP="0080100E">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A170A0" w:rsidRDefault="00A170A0" w:rsidP="0080100E">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A170A0" w:rsidRDefault="00A170A0" w:rsidP="0080100E">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A170A0" w:rsidRDefault="00A170A0" w:rsidP="0080100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6"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8"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9"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2" w15:restartNumberingAfterBreak="0">
    <w:nsid w:val="3FB5504D"/>
    <w:multiLevelType w:val="hybridMultilevel"/>
    <w:tmpl w:val="BE962194"/>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5" w15:restartNumberingAfterBreak="0">
    <w:nsid w:val="4B7D48F9"/>
    <w:multiLevelType w:val="hybridMultilevel"/>
    <w:tmpl w:val="64F2F5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7"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8"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9" w15:restartNumberingAfterBreak="0">
    <w:nsid w:val="52FC5C6F"/>
    <w:multiLevelType w:val="multilevel"/>
    <w:tmpl w:val="BEFA19E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0"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2"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3"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4"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5"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6"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7" w15:restartNumberingAfterBreak="0">
    <w:nsid w:val="723B13E3"/>
    <w:multiLevelType w:val="hybridMultilevel"/>
    <w:tmpl w:val="251AA20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8"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num w:numId="1">
    <w:abstractNumId w:val="22"/>
  </w:num>
  <w:num w:numId="2">
    <w:abstractNumId w:val="28"/>
  </w:num>
  <w:num w:numId="3">
    <w:abstractNumId w:val="1"/>
  </w:num>
  <w:num w:numId="4">
    <w:abstractNumId w:val="21"/>
  </w:num>
  <w:num w:numId="5">
    <w:abstractNumId w:val="25"/>
  </w:num>
  <w:num w:numId="6">
    <w:abstractNumId w:val="24"/>
  </w:num>
  <w:num w:numId="7">
    <w:abstractNumId w:val="23"/>
  </w:num>
  <w:num w:numId="8">
    <w:abstractNumId w:val="5"/>
  </w:num>
  <w:num w:numId="9">
    <w:abstractNumId w:val="8"/>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18"/>
  </w:num>
  <w:num w:numId="12">
    <w:abstractNumId w:val="16"/>
  </w:num>
  <w:num w:numId="13">
    <w:abstractNumId w:val="26"/>
  </w:num>
  <w:num w:numId="14">
    <w:abstractNumId w:val="11"/>
  </w:num>
  <w:num w:numId="15">
    <w:abstractNumId w:val="17"/>
  </w:num>
  <w:num w:numId="16">
    <w:abstractNumId w:val="26"/>
  </w:num>
  <w:num w:numId="17">
    <w:abstractNumId w:val="26"/>
  </w:num>
  <w:num w:numId="18">
    <w:abstractNumId w:val="19"/>
  </w:num>
  <w:num w:numId="19">
    <w:abstractNumId w:val="19"/>
  </w:num>
  <w:num w:numId="20">
    <w:abstractNumId w:val="19"/>
  </w:num>
  <w:num w:numId="21">
    <w:abstractNumId w:val="19"/>
  </w:num>
  <w:num w:numId="22">
    <w:abstractNumId w:val="19"/>
  </w:num>
  <w:num w:numId="23">
    <w:abstractNumId w:val="7"/>
  </w:num>
  <w:num w:numId="24">
    <w:abstractNumId w:val="2"/>
  </w:num>
  <w:num w:numId="25">
    <w:abstractNumId w:val="9"/>
  </w:num>
  <w:num w:numId="26">
    <w:abstractNumId w:val="13"/>
  </w:num>
  <w:num w:numId="27">
    <w:abstractNumId w:val="14"/>
  </w:num>
  <w:num w:numId="28">
    <w:abstractNumId w:val="3"/>
  </w:num>
  <w:num w:numId="29">
    <w:abstractNumId w:val="19"/>
  </w:num>
  <w:num w:numId="30">
    <w:abstractNumId w:val="6"/>
  </w:num>
  <w:num w:numId="31">
    <w:abstractNumId w:val="10"/>
  </w:num>
  <w:num w:numId="32">
    <w:abstractNumId w:val="4"/>
  </w:num>
  <w:num w:numId="33">
    <w:abstractNumId w:val="20"/>
  </w:num>
  <w:num w:numId="34">
    <w:abstractNumId w:val="15"/>
  </w:num>
  <w:num w:numId="35">
    <w:abstractNumId w:val="12"/>
  </w:num>
  <w:num w:numId="36">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331E"/>
    <w:rsid w:val="00006881"/>
    <w:rsid w:val="000069A5"/>
    <w:rsid w:val="00007E27"/>
    <w:rsid w:val="0001141D"/>
    <w:rsid w:val="000118EE"/>
    <w:rsid w:val="00011D1C"/>
    <w:rsid w:val="00016710"/>
    <w:rsid w:val="000304A7"/>
    <w:rsid w:val="00033685"/>
    <w:rsid w:val="00033EB9"/>
    <w:rsid w:val="000343BB"/>
    <w:rsid w:val="000355CB"/>
    <w:rsid w:val="00035600"/>
    <w:rsid w:val="00036CF5"/>
    <w:rsid w:val="00037480"/>
    <w:rsid w:val="00042ABD"/>
    <w:rsid w:val="00046157"/>
    <w:rsid w:val="000500A2"/>
    <w:rsid w:val="0005036F"/>
    <w:rsid w:val="000511B3"/>
    <w:rsid w:val="00051A51"/>
    <w:rsid w:val="00052712"/>
    <w:rsid w:val="00054150"/>
    <w:rsid w:val="0005610C"/>
    <w:rsid w:val="00056B33"/>
    <w:rsid w:val="000662E4"/>
    <w:rsid w:val="00067F07"/>
    <w:rsid w:val="000700DE"/>
    <w:rsid w:val="000823A9"/>
    <w:rsid w:val="00084447"/>
    <w:rsid w:val="0008752E"/>
    <w:rsid w:val="000916FC"/>
    <w:rsid w:val="00093E58"/>
    <w:rsid w:val="0009495C"/>
    <w:rsid w:val="000964B3"/>
    <w:rsid w:val="000A06F5"/>
    <w:rsid w:val="000A0DD2"/>
    <w:rsid w:val="000A15E3"/>
    <w:rsid w:val="000A1A0E"/>
    <w:rsid w:val="000A31CF"/>
    <w:rsid w:val="000A3B00"/>
    <w:rsid w:val="000A6503"/>
    <w:rsid w:val="000B1589"/>
    <w:rsid w:val="000B7BD9"/>
    <w:rsid w:val="000B7EF7"/>
    <w:rsid w:val="000C049F"/>
    <w:rsid w:val="000C396C"/>
    <w:rsid w:val="000C4C09"/>
    <w:rsid w:val="000C619D"/>
    <w:rsid w:val="000D1CE9"/>
    <w:rsid w:val="000D4B14"/>
    <w:rsid w:val="000E08FD"/>
    <w:rsid w:val="000E38E4"/>
    <w:rsid w:val="000E7C35"/>
    <w:rsid w:val="000F2A3F"/>
    <w:rsid w:val="000F2CA3"/>
    <w:rsid w:val="000F39E5"/>
    <w:rsid w:val="000F3B13"/>
    <w:rsid w:val="000F4E17"/>
    <w:rsid w:val="000F5554"/>
    <w:rsid w:val="00100335"/>
    <w:rsid w:val="00101A83"/>
    <w:rsid w:val="00103B48"/>
    <w:rsid w:val="00107802"/>
    <w:rsid w:val="001114F6"/>
    <w:rsid w:val="0011263A"/>
    <w:rsid w:val="001142B7"/>
    <w:rsid w:val="00116CCF"/>
    <w:rsid w:val="00123D2C"/>
    <w:rsid w:val="00127E72"/>
    <w:rsid w:val="00130BE8"/>
    <w:rsid w:val="00131701"/>
    <w:rsid w:val="00133319"/>
    <w:rsid w:val="00136476"/>
    <w:rsid w:val="0013729B"/>
    <w:rsid w:val="00144E83"/>
    <w:rsid w:val="001459F2"/>
    <w:rsid w:val="001520D5"/>
    <w:rsid w:val="00152AD4"/>
    <w:rsid w:val="001542D6"/>
    <w:rsid w:val="00155708"/>
    <w:rsid w:val="0016081C"/>
    <w:rsid w:val="00171833"/>
    <w:rsid w:val="00184CE5"/>
    <w:rsid w:val="00187032"/>
    <w:rsid w:val="00192084"/>
    <w:rsid w:val="00192101"/>
    <w:rsid w:val="00194BAB"/>
    <w:rsid w:val="001956E6"/>
    <w:rsid w:val="0019741D"/>
    <w:rsid w:val="001A0156"/>
    <w:rsid w:val="001B337E"/>
    <w:rsid w:val="001C3942"/>
    <w:rsid w:val="001C3DD0"/>
    <w:rsid w:val="001D208F"/>
    <w:rsid w:val="001D5A80"/>
    <w:rsid w:val="001E0A1A"/>
    <w:rsid w:val="001E1F73"/>
    <w:rsid w:val="001E5816"/>
    <w:rsid w:val="001F2A84"/>
    <w:rsid w:val="001F5A21"/>
    <w:rsid w:val="00201E61"/>
    <w:rsid w:val="0020708D"/>
    <w:rsid w:val="00215DF2"/>
    <w:rsid w:val="00215E77"/>
    <w:rsid w:val="00222E9F"/>
    <w:rsid w:val="002246DF"/>
    <w:rsid w:val="0023127B"/>
    <w:rsid w:val="002337EE"/>
    <w:rsid w:val="0023412E"/>
    <w:rsid w:val="00237241"/>
    <w:rsid w:val="00243404"/>
    <w:rsid w:val="00244116"/>
    <w:rsid w:val="00246436"/>
    <w:rsid w:val="00251C08"/>
    <w:rsid w:val="00251E4B"/>
    <w:rsid w:val="002522D8"/>
    <w:rsid w:val="0025512A"/>
    <w:rsid w:val="00257F87"/>
    <w:rsid w:val="00261ACE"/>
    <w:rsid w:val="00261EE2"/>
    <w:rsid w:val="00263DDD"/>
    <w:rsid w:val="0026450D"/>
    <w:rsid w:val="002645B0"/>
    <w:rsid w:val="00265538"/>
    <w:rsid w:val="002657F3"/>
    <w:rsid w:val="002736FC"/>
    <w:rsid w:val="00275D20"/>
    <w:rsid w:val="0028169A"/>
    <w:rsid w:val="00285410"/>
    <w:rsid w:val="002873FC"/>
    <w:rsid w:val="0029277B"/>
    <w:rsid w:val="002967D2"/>
    <w:rsid w:val="002A0697"/>
    <w:rsid w:val="002A164E"/>
    <w:rsid w:val="002A1C5F"/>
    <w:rsid w:val="002B021F"/>
    <w:rsid w:val="002B6979"/>
    <w:rsid w:val="002B6B6F"/>
    <w:rsid w:val="002D0E01"/>
    <w:rsid w:val="002D545F"/>
    <w:rsid w:val="002E16AD"/>
    <w:rsid w:val="002E2086"/>
    <w:rsid w:val="002E41D8"/>
    <w:rsid w:val="002F0607"/>
    <w:rsid w:val="002F15C3"/>
    <w:rsid w:val="002F37B9"/>
    <w:rsid w:val="002F4358"/>
    <w:rsid w:val="002F50CD"/>
    <w:rsid w:val="002F6935"/>
    <w:rsid w:val="002F6BE8"/>
    <w:rsid w:val="002F7588"/>
    <w:rsid w:val="003012AF"/>
    <w:rsid w:val="00301B22"/>
    <w:rsid w:val="00302815"/>
    <w:rsid w:val="00302ACD"/>
    <w:rsid w:val="003074EF"/>
    <w:rsid w:val="00307B26"/>
    <w:rsid w:val="00307F38"/>
    <w:rsid w:val="00310DD6"/>
    <w:rsid w:val="00310EA6"/>
    <w:rsid w:val="00310F84"/>
    <w:rsid w:val="00313722"/>
    <w:rsid w:val="003154C6"/>
    <w:rsid w:val="003154CF"/>
    <w:rsid w:val="00317339"/>
    <w:rsid w:val="003264E0"/>
    <w:rsid w:val="0033142C"/>
    <w:rsid w:val="00331C3E"/>
    <w:rsid w:val="003409B7"/>
    <w:rsid w:val="0034169E"/>
    <w:rsid w:val="003428BA"/>
    <w:rsid w:val="00342AAD"/>
    <w:rsid w:val="00343FE4"/>
    <w:rsid w:val="003452B1"/>
    <w:rsid w:val="0034606C"/>
    <w:rsid w:val="00352AFF"/>
    <w:rsid w:val="00353413"/>
    <w:rsid w:val="0035375E"/>
    <w:rsid w:val="00354103"/>
    <w:rsid w:val="003564E6"/>
    <w:rsid w:val="00360AD6"/>
    <w:rsid w:val="00362D8A"/>
    <w:rsid w:val="00363B83"/>
    <w:rsid w:val="003679F5"/>
    <w:rsid w:val="003711B8"/>
    <w:rsid w:val="003771D9"/>
    <w:rsid w:val="003771F4"/>
    <w:rsid w:val="00377BBD"/>
    <w:rsid w:val="00381EE6"/>
    <w:rsid w:val="003828AD"/>
    <w:rsid w:val="00383060"/>
    <w:rsid w:val="00390005"/>
    <w:rsid w:val="003929EF"/>
    <w:rsid w:val="00394FEB"/>
    <w:rsid w:val="00396453"/>
    <w:rsid w:val="003975B9"/>
    <w:rsid w:val="003A2A21"/>
    <w:rsid w:val="003A3BB6"/>
    <w:rsid w:val="003A5B9F"/>
    <w:rsid w:val="003A6D15"/>
    <w:rsid w:val="003B0444"/>
    <w:rsid w:val="003B1F3F"/>
    <w:rsid w:val="003B2512"/>
    <w:rsid w:val="003B370A"/>
    <w:rsid w:val="003B56C3"/>
    <w:rsid w:val="003B6A4F"/>
    <w:rsid w:val="003B78E9"/>
    <w:rsid w:val="003C1616"/>
    <w:rsid w:val="003C49D3"/>
    <w:rsid w:val="003C5B9A"/>
    <w:rsid w:val="003C6629"/>
    <w:rsid w:val="003D4992"/>
    <w:rsid w:val="003D50AF"/>
    <w:rsid w:val="003D5985"/>
    <w:rsid w:val="003F25FB"/>
    <w:rsid w:val="003F2926"/>
    <w:rsid w:val="003F4DAB"/>
    <w:rsid w:val="0040163B"/>
    <w:rsid w:val="004019D4"/>
    <w:rsid w:val="004032F8"/>
    <w:rsid w:val="00403B36"/>
    <w:rsid w:val="00404658"/>
    <w:rsid w:val="00412F59"/>
    <w:rsid w:val="00413F67"/>
    <w:rsid w:val="00414DB8"/>
    <w:rsid w:val="00420799"/>
    <w:rsid w:val="00420B24"/>
    <w:rsid w:val="00426FA3"/>
    <w:rsid w:val="0043113F"/>
    <w:rsid w:val="00431A87"/>
    <w:rsid w:val="0043256B"/>
    <w:rsid w:val="00432821"/>
    <w:rsid w:val="0043349A"/>
    <w:rsid w:val="004367EC"/>
    <w:rsid w:val="0044472D"/>
    <w:rsid w:val="0044657D"/>
    <w:rsid w:val="004476D1"/>
    <w:rsid w:val="00450B70"/>
    <w:rsid w:val="00451818"/>
    <w:rsid w:val="00452894"/>
    <w:rsid w:val="00453659"/>
    <w:rsid w:val="0046022D"/>
    <w:rsid w:val="004625D3"/>
    <w:rsid w:val="00463D3C"/>
    <w:rsid w:val="00467164"/>
    <w:rsid w:val="00470688"/>
    <w:rsid w:val="00471239"/>
    <w:rsid w:val="0047251D"/>
    <w:rsid w:val="00473AC1"/>
    <w:rsid w:val="00483F8C"/>
    <w:rsid w:val="0048499C"/>
    <w:rsid w:val="004874B9"/>
    <w:rsid w:val="0049181D"/>
    <w:rsid w:val="00494183"/>
    <w:rsid w:val="00495C0B"/>
    <w:rsid w:val="004A03D3"/>
    <w:rsid w:val="004A0549"/>
    <w:rsid w:val="004A14AF"/>
    <w:rsid w:val="004A223B"/>
    <w:rsid w:val="004A3A38"/>
    <w:rsid w:val="004A3C17"/>
    <w:rsid w:val="004A66A0"/>
    <w:rsid w:val="004B0490"/>
    <w:rsid w:val="004B1015"/>
    <w:rsid w:val="004B10AD"/>
    <w:rsid w:val="004B21BF"/>
    <w:rsid w:val="004B4715"/>
    <w:rsid w:val="004C258B"/>
    <w:rsid w:val="004C6DA1"/>
    <w:rsid w:val="004D0700"/>
    <w:rsid w:val="004D623B"/>
    <w:rsid w:val="004D6C00"/>
    <w:rsid w:val="004D7879"/>
    <w:rsid w:val="004E0B1F"/>
    <w:rsid w:val="004E0DF9"/>
    <w:rsid w:val="004E28B1"/>
    <w:rsid w:val="004E2D96"/>
    <w:rsid w:val="004F05A8"/>
    <w:rsid w:val="004F16E0"/>
    <w:rsid w:val="004F1C5F"/>
    <w:rsid w:val="004F24F7"/>
    <w:rsid w:val="004F2D0D"/>
    <w:rsid w:val="004F3217"/>
    <w:rsid w:val="004F4328"/>
    <w:rsid w:val="004F4DEE"/>
    <w:rsid w:val="004F53D4"/>
    <w:rsid w:val="004F5590"/>
    <w:rsid w:val="004F592F"/>
    <w:rsid w:val="00500E06"/>
    <w:rsid w:val="00510741"/>
    <w:rsid w:val="00511080"/>
    <w:rsid w:val="005128F2"/>
    <w:rsid w:val="005142DB"/>
    <w:rsid w:val="00516903"/>
    <w:rsid w:val="0052001A"/>
    <w:rsid w:val="005219AA"/>
    <w:rsid w:val="005229A4"/>
    <w:rsid w:val="00522AE7"/>
    <w:rsid w:val="00527A15"/>
    <w:rsid w:val="00530530"/>
    <w:rsid w:val="00531803"/>
    <w:rsid w:val="00532077"/>
    <w:rsid w:val="00533066"/>
    <w:rsid w:val="005408BE"/>
    <w:rsid w:val="00541256"/>
    <w:rsid w:val="0054209C"/>
    <w:rsid w:val="00543968"/>
    <w:rsid w:val="005479E6"/>
    <w:rsid w:val="00550292"/>
    <w:rsid w:val="00552E1D"/>
    <w:rsid w:val="00553726"/>
    <w:rsid w:val="00553FFB"/>
    <w:rsid w:val="0055608C"/>
    <w:rsid w:val="00557A04"/>
    <w:rsid w:val="005610E7"/>
    <w:rsid w:val="005614A6"/>
    <w:rsid w:val="005661E6"/>
    <w:rsid w:val="00572A54"/>
    <w:rsid w:val="00575552"/>
    <w:rsid w:val="00575907"/>
    <w:rsid w:val="00576788"/>
    <w:rsid w:val="00577C81"/>
    <w:rsid w:val="0058348C"/>
    <w:rsid w:val="005845F3"/>
    <w:rsid w:val="00584E18"/>
    <w:rsid w:val="00585B9A"/>
    <w:rsid w:val="0059029D"/>
    <w:rsid w:val="005933D7"/>
    <w:rsid w:val="005936F1"/>
    <w:rsid w:val="00594E44"/>
    <w:rsid w:val="00595FA7"/>
    <w:rsid w:val="005973E9"/>
    <w:rsid w:val="005A316E"/>
    <w:rsid w:val="005A4548"/>
    <w:rsid w:val="005A5977"/>
    <w:rsid w:val="005A7BCA"/>
    <w:rsid w:val="005B53F2"/>
    <w:rsid w:val="005B79CC"/>
    <w:rsid w:val="005C1336"/>
    <w:rsid w:val="005C34DA"/>
    <w:rsid w:val="005C3E4D"/>
    <w:rsid w:val="005D0600"/>
    <w:rsid w:val="005D20DD"/>
    <w:rsid w:val="005D2FC9"/>
    <w:rsid w:val="005E6C22"/>
    <w:rsid w:val="005E7DF5"/>
    <w:rsid w:val="005F01D8"/>
    <w:rsid w:val="005F30CE"/>
    <w:rsid w:val="005F599E"/>
    <w:rsid w:val="006003B3"/>
    <w:rsid w:val="00602A14"/>
    <w:rsid w:val="00602D3F"/>
    <w:rsid w:val="00604072"/>
    <w:rsid w:val="0060678B"/>
    <w:rsid w:val="00610EB3"/>
    <w:rsid w:val="00611DE3"/>
    <w:rsid w:val="00615D0C"/>
    <w:rsid w:val="00617B67"/>
    <w:rsid w:val="00627653"/>
    <w:rsid w:val="006305F5"/>
    <w:rsid w:val="00630915"/>
    <w:rsid w:val="00632F3D"/>
    <w:rsid w:val="00633DE8"/>
    <w:rsid w:val="00634271"/>
    <w:rsid w:val="0063452F"/>
    <w:rsid w:val="00640DD5"/>
    <w:rsid w:val="00641606"/>
    <w:rsid w:val="0064219B"/>
    <w:rsid w:val="00642311"/>
    <w:rsid w:val="00643405"/>
    <w:rsid w:val="00644FDA"/>
    <w:rsid w:val="00647119"/>
    <w:rsid w:val="0064773D"/>
    <w:rsid w:val="00650FE9"/>
    <w:rsid w:val="00651BBC"/>
    <w:rsid w:val="006576A8"/>
    <w:rsid w:val="00657E21"/>
    <w:rsid w:val="00663483"/>
    <w:rsid w:val="00665172"/>
    <w:rsid w:val="006676C9"/>
    <w:rsid w:val="00672494"/>
    <w:rsid w:val="00674014"/>
    <w:rsid w:val="006830A6"/>
    <w:rsid w:val="00683B1D"/>
    <w:rsid w:val="006874EC"/>
    <w:rsid w:val="0069553D"/>
    <w:rsid w:val="006972EE"/>
    <w:rsid w:val="006A1A40"/>
    <w:rsid w:val="006A1C24"/>
    <w:rsid w:val="006A2B7F"/>
    <w:rsid w:val="006A7090"/>
    <w:rsid w:val="006B3EA4"/>
    <w:rsid w:val="006B5491"/>
    <w:rsid w:val="006C1A46"/>
    <w:rsid w:val="006C1E7D"/>
    <w:rsid w:val="006D0D69"/>
    <w:rsid w:val="006D21C9"/>
    <w:rsid w:val="006D2ECB"/>
    <w:rsid w:val="006D6DF0"/>
    <w:rsid w:val="006E2282"/>
    <w:rsid w:val="006E7394"/>
    <w:rsid w:val="006F06CA"/>
    <w:rsid w:val="006F2D29"/>
    <w:rsid w:val="006F3A5A"/>
    <w:rsid w:val="006F4F2D"/>
    <w:rsid w:val="006F6060"/>
    <w:rsid w:val="00701830"/>
    <w:rsid w:val="00707ADA"/>
    <w:rsid w:val="00710DB0"/>
    <w:rsid w:val="0071123B"/>
    <w:rsid w:val="00720ABD"/>
    <w:rsid w:val="007242D1"/>
    <w:rsid w:val="007253CE"/>
    <w:rsid w:val="007270CB"/>
    <w:rsid w:val="007276E0"/>
    <w:rsid w:val="00727BAA"/>
    <w:rsid w:val="00731415"/>
    <w:rsid w:val="007345C8"/>
    <w:rsid w:val="007377CD"/>
    <w:rsid w:val="007407A2"/>
    <w:rsid w:val="00747560"/>
    <w:rsid w:val="0074777A"/>
    <w:rsid w:val="00747EC9"/>
    <w:rsid w:val="0075261D"/>
    <w:rsid w:val="007575BF"/>
    <w:rsid w:val="0076041C"/>
    <w:rsid w:val="00762CF2"/>
    <w:rsid w:val="00765824"/>
    <w:rsid w:val="00766FBB"/>
    <w:rsid w:val="0077001E"/>
    <w:rsid w:val="0077029A"/>
    <w:rsid w:val="00771358"/>
    <w:rsid w:val="00772889"/>
    <w:rsid w:val="007734E7"/>
    <w:rsid w:val="00773513"/>
    <w:rsid w:val="00777E32"/>
    <w:rsid w:val="007815D6"/>
    <w:rsid w:val="007818D1"/>
    <w:rsid w:val="00783075"/>
    <w:rsid w:val="00785205"/>
    <w:rsid w:val="007858EB"/>
    <w:rsid w:val="00786D8A"/>
    <w:rsid w:val="00787AEE"/>
    <w:rsid w:val="007901B6"/>
    <w:rsid w:val="007906CB"/>
    <w:rsid w:val="007A4CD8"/>
    <w:rsid w:val="007A5138"/>
    <w:rsid w:val="007B03FF"/>
    <w:rsid w:val="007B0815"/>
    <w:rsid w:val="007B13A8"/>
    <w:rsid w:val="007B26E0"/>
    <w:rsid w:val="007B3596"/>
    <w:rsid w:val="007B506E"/>
    <w:rsid w:val="007B7343"/>
    <w:rsid w:val="007C0B4D"/>
    <w:rsid w:val="007C4305"/>
    <w:rsid w:val="007C4395"/>
    <w:rsid w:val="007C48E1"/>
    <w:rsid w:val="007C54E1"/>
    <w:rsid w:val="007C62DC"/>
    <w:rsid w:val="007C71CF"/>
    <w:rsid w:val="007D1C54"/>
    <w:rsid w:val="007D34A5"/>
    <w:rsid w:val="007D49DC"/>
    <w:rsid w:val="007E0D5C"/>
    <w:rsid w:val="007E2E60"/>
    <w:rsid w:val="007E340A"/>
    <w:rsid w:val="007E41DF"/>
    <w:rsid w:val="007E487B"/>
    <w:rsid w:val="007E529E"/>
    <w:rsid w:val="007E551A"/>
    <w:rsid w:val="007E7BCB"/>
    <w:rsid w:val="007F00BA"/>
    <w:rsid w:val="007F09C5"/>
    <w:rsid w:val="007F43C8"/>
    <w:rsid w:val="007F46EA"/>
    <w:rsid w:val="007F490C"/>
    <w:rsid w:val="007F4FDB"/>
    <w:rsid w:val="007F6D4A"/>
    <w:rsid w:val="007F7281"/>
    <w:rsid w:val="0080100E"/>
    <w:rsid w:val="00804238"/>
    <w:rsid w:val="00804534"/>
    <w:rsid w:val="00806E2F"/>
    <w:rsid w:val="0081731F"/>
    <w:rsid w:val="00817AC2"/>
    <w:rsid w:val="00826009"/>
    <w:rsid w:val="00826309"/>
    <w:rsid w:val="0082677E"/>
    <w:rsid w:val="00830086"/>
    <w:rsid w:val="0083110C"/>
    <w:rsid w:val="0084499B"/>
    <w:rsid w:val="00845A26"/>
    <w:rsid w:val="008505E1"/>
    <w:rsid w:val="00851319"/>
    <w:rsid w:val="00851B82"/>
    <w:rsid w:val="00851C62"/>
    <w:rsid w:val="0085482E"/>
    <w:rsid w:val="0085540B"/>
    <w:rsid w:val="008577C2"/>
    <w:rsid w:val="008615C7"/>
    <w:rsid w:val="00862324"/>
    <w:rsid w:val="00863250"/>
    <w:rsid w:val="008647B7"/>
    <w:rsid w:val="00870D6F"/>
    <w:rsid w:val="008720F9"/>
    <w:rsid w:val="008740F6"/>
    <w:rsid w:val="0087419E"/>
    <w:rsid w:val="0087722D"/>
    <w:rsid w:val="0087774B"/>
    <w:rsid w:val="00880221"/>
    <w:rsid w:val="0088087B"/>
    <w:rsid w:val="00882366"/>
    <w:rsid w:val="0088291D"/>
    <w:rsid w:val="00883021"/>
    <w:rsid w:val="008849DE"/>
    <w:rsid w:val="00886E29"/>
    <w:rsid w:val="00887424"/>
    <w:rsid w:val="00890C98"/>
    <w:rsid w:val="0089397A"/>
    <w:rsid w:val="00893D00"/>
    <w:rsid w:val="008977E3"/>
    <w:rsid w:val="008A4CC4"/>
    <w:rsid w:val="008A51F8"/>
    <w:rsid w:val="008B148C"/>
    <w:rsid w:val="008B2679"/>
    <w:rsid w:val="008B3CC4"/>
    <w:rsid w:val="008B49B9"/>
    <w:rsid w:val="008B7AED"/>
    <w:rsid w:val="008C355D"/>
    <w:rsid w:val="008D0926"/>
    <w:rsid w:val="008D2152"/>
    <w:rsid w:val="008D2D70"/>
    <w:rsid w:val="008D579B"/>
    <w:rsid w:val="008E2997"/>
    <w:rsid w:val="008E31B6"/>
    <w:rsid w:val="008E3AAF"/>
    <w:rsid w:val="008E4BA5"/>
    <w:rsid w:val="008E6151"/>
    <w:rsid w:val="008F2AE9"/>
    <w:rsid w:val="008F318A"/>
    <w:rsid w:val="008F39AA"/>
    <w:rsid w:val="008F7307"/>
    <w:rsid w:val="00900127"/>
    <w:rsid w:val="009024E7"/>
    <w:rsid w:val="00902E83"/>
    <w:rsid w:val="00903B55"/>
    <w:rsid w:val="00913C91"/>
    <w:rsid w:val="00915CC6"/>
    <w:rsid w:val="009165C2"/>
    <w:rsid w:val="00917C1D"/>
    <w:rsid w:val="0092224F"/>
    <w:rsid w:val="0092303F"/>
    <w:rsid w:val="00923662"/>
    <w:rsid w:val="009255A0"/>
    <w:rsid w:val="0093038A"/>
    <w:rsid w:val="00933820"/>
    <w:rsid w:val="00936FA8"/>
    <w:rsid w:val="00940A5D"/>
    <w:rsid w:val="00942A3B"/>
    <w:rsid w:val="0094466A"/>
    <w:rsid w:val="00946FD3"/>
    <w:rsid w:val="00947D5D"/>
    <w:rsid w:val="009516DA"/>
    <w:rsid w:val="0095228D"/>
    <w:rsid w:val="00953828"/>
    <w:rsid w:val="009634F0"/>
    <w:rsid w:val="00963EBC"/>
    <w:rsid w:val="0097052D"/>
    <w:rsid w:val="00971385"/>
    <w:rsid w:val="009749D2"/>
    <w:rsid w:val="009751B6"/>
    <w:rsid w:val="0097624C"/>
    <w:rsid w:val="009765AA"/>
    <w:rsid w:val="00977D20"/>
    <w:rsid w:val="00992898"/>
    <w:rsid w:val="009933CD"/>
    <w:rsid w:val="009952AB"/>
    <w:rsid w:val="00995886"/>
    <w:rsid w:val="00996911"/>
    <w:rsid w:val="009972B4"/>
    <w:rsid w:val="009A219E"/>
    <w:rsid w:val="009A3E26"/>
    <w:rsid w:val="009C0BCD"/>
    <w:rsid w:val="009C1497"/>
    <w:rsid w:val="009C3028"/>
    <w:rsid w:val="009D0E14"/>
    <w:rsid w:val="009D1033"/>
    <w:rsid w:val="009D157F"/>
    <w:rsid w:val="009D23B5"/>
    <w:rsid w:val="009E1FD9"/>
    <w:rsid w:val="009E399F"/>
    <w:rsid w:val="009E4432"/>
    <w:rsid w:val="009F1954"/>
    <w:rsid w:val="009F310A"/>
    <w:rsid w:val="009F6A66"/>
    <w:rsid w:val="009F77DC"/>
    <w:rsid w:val="009F7EBE"/>
    <w:rsid w:val="00A024EB"/>
    <w:rsid w:val="00A03745"/>
    <w:rsid w:val="00A0703B"/>
    <w:rsid w:val="00A07CC5"/>
    <w:rsid w:val="00A10DA2"/>
    <w:rsid w:val="00A10EB3"/>
    <w:rsid w:val="00A12ACF"/>
    <w:rsid w:val="00A13CDC"/>
    <w:rsid w:val="00A16038"/>
    <w:rsid w:val="00A170A0"/>
    <w:rsid w:val="00A17F3D"/>
    <w:rsid w:val="00A2132C"/>
    <w:rsid w:val="00A21487"/>
    <w:rsid w:val="00A23BFF"/>
    <w:rsid w:val="00A3194D"/>
    <w:rsid w:val="00A3415D"/>
    <w:rsid w:val="00A34872"/>
    <w:rsid w:val="00A34E19"/>
    <w:rsid w:val="00A36DB8"/>
    <w:rsid w:val="00A378FC"/>
    <w:rsid w:val="00A42191"/>
    <w:rsid w:val="00A42809"/>
    <w:rsid w:val="00A45150"/>
    <w:rsid w:val="00A478F0"/>
    <w:rsid w:val="00A51BB4"/>
    <w:rsid w:val="00A5346C"/>
    <w:rsid w:val="00A5403F"/>
    <w:rsid w:val="00A57F18"/>
    <w:rsid w:val="00A60E8F"/>
    <w:rsid w:val="00A6577E"/>
    <w:rsid w:val="00A67440"/>
    <w:rsid w:val="00A71AED"/>
    <w:rsid w:val="00A7308A"/>
    <w:rsid w:val="00A73F81"/>
    <w:rsid w:val="00A76368"/>
    <w:rsid w:val="00A823A7"/>
    <w:rsid w:val="00A850AA"/>
    <w:rsid w:val="00A955F9"/>
    <w:rsid w:val="00A95940"/>
    <w:rsid w:val="00A9704B"/>
    <w:rsid w:val="00A979E5"/>
    <w:rsid w:val="00AA255F"/>
    <w:rsid w:val="00AA3382"/>
    <w:rsid w:val="00AA4553"/>
    <w:rsid w:val="00AA4888"/>
    <w:rsid w:val="00AB2F1B"/>
    <w:rsid w:val="00AB46A8"/>
    <w:rsid w:val="00AB5053"/>
    <w:rsid w:val="00AC5E67"/>
    <w:rsid w:val="00AD0675"/>
    <w:rsid w:val="00AD5487"/>
    <w:rsid w:val="00AE6B7A"/>
    <w:rsid w:val="00AF564F"/>
    <w:rsid w:val="00AF789C"/>
    <w:rsid w:val="00B0079B"/>
    <w:rsid w:val="00B031DB"/>
    <w:rsid w:val="00B043C6"/>
    <w:rsid w:val="00B06096"/>
    <w:rsid w:val="00B07096"/>
    <w:rsid w:val="00B12459"/>
    <w:rsid w:val="00B15B79"/>
    <w:rsid w:val="00B16CAE"/>
    <w:rsid w:val="00B234FD"/>
    <w:rsid w:val="00B27ABA"/>
    <w:rsid w:val="00B27BAB"/>
    <w:rsid w:val="00B313DC"/>
    <w:rsid w:val="00B3145F"/>
    <w:rsid w:val="00B34139"/>
    <w:rsid w:val="00B352F0"/>
    <w:rsid w:val="00B35EFA"/>
    <w:rsid w:val="00B42753"/>
    <w:rsid w:val="00B4354F"/>
    <w:rsid w:val="00B44EF3"/>
    <w:rsid w:val="00B4787B"/>
    <w:rsid w:val="00B50493"/>
    <w:rsid w:val="00B550D4"/>
    <w:rsid w:val="00B550F0"/>
    <w:rsid w:val="00B56E67"/>
    <w:rsid w:val="00B61099"/>
    <w:rsid w:val="00B6183F"/>
    <w:rsid w:val="00B619E5"/>
    <w:rsid w:val="00B67885"/>
    <w:rsid w:val="00B7418F"/>
    <w:rsid w:val="00B801D4"/>
    <w:rsid w:val="00B80680"/>
    <w:rsid w:val="00B80689"/>
    <w:rsid w:val="00B80B8D"/>
    <w:rsid w:val="00B825A2"/>
    <w:rsid w:val="00B87B98"/>
    <w:rsid w:val="00B92953"/>
    <w:rsid w:val="00B9416A"/>
    <w:rsid w:val="00BA1B75"/>
    <w:rsid w:val="00BA1D11"/>
    <w:rsid w:val="00BA467C"/>
    <w:rsid w:val="00BA5F0F"/>
    <w:rsid w:val="00BB2B89"/>
    <w:rsid w:val="00BB5FC0"/>
    <w:rsid w:val="00BC0A63"/>
    <w:rsid w:val="00BC6207"/>
    <w:rsid w:val="00BC7991"/>
    <w:rsid w:val="00BD0ECD"/>
    <w:rsid w:val="00BD24BF"/>
    <w:rsid w:val="00BD3743"/>
    <w:rsid w:val="00BD3865"/>
    <w:rsid w:val="00BD4D67"/>
    <w:rsid w:val="00BD6401"/>
    <w:rsid w:val="00BF6C6D"/>
    <w:rsid w:val="00C117EB"/>
    <w:rsid w:val="00C1455B"/>
    <w:rsid w:val="00C172FF"/>
    <w:rsid w:val="00C17E2C"/>
    <w:rsid w:val="00C23C70"/>
    <w:rsid w:val="00C24151"/>
    <w:rsid w:val="00C33B87"/>
    <w:rsid w:val="00C34F8D"/>
    <w:rsid w:val="00C3617C"/>
    <w:rsid w:val="00C36200"/>
    <w:rsid w:val="00C4033A"/>
    <w:rsid w:val="00C4036E"/>
    <w:rsid w:val="00C415DA"/>
    <w:rsid w:val="00C42379"/>
    <w:rsid w:val="00C44F0E"/>
    <w:rsid w:val="00C4780B"/>
    <w:rsid w:val="00C527D0"/>
    <w:rsid w:val="00C53548"/>
    <w:rsid w:val="00C536D7"/>
    <w:rsid w:val="00C55E2E"/>
    <w:rsid w:val="00C56671"/>
    <w:rsid w:val="00C62180"/>
    <w:rsid w:val="00C629BC"/>
    <w:rsid w:val="00C648F5"/>
    <w:rsid w:val="00C71C42"/>
    <w:rsid w:val="00C73BA0"/>
    <w:rsid w:val="00C73ED4"/>
    <w:rsid w:val="00C740A9"/>
    <w:rsid w:val="00C7667F"/>
    <w:rsid w:val="00C766F3"/>
    <w:rsid w:val="00C777DD"/>
    <w:rsid w:val="00C82AC5"/>
    <w:rsid w:val="00C91C54"/>
    <w:rsid w:val="00CA076D"/>
    <w:rsid w:val="00CA0DDE"/>
    <w:rsid w:val="00CB1044"/>
    <w:rsid w:val="00CB3CF6"/>
    <w:rsid w:val="00CC0DEC"/>
    <w:rsid w:val="00CC1EEA"/>
    <w:rsid w:val="00CC24CC"/>
    <w:rsid w:val="00CC2E48"/>
    <w:rsid w:val="00CC5596"/>
    <w:rsid w:val="00CC6DE7"/>
    <w:rsid w:val="00CC7714"/>
    <w:rsid w:val="00CD0ED3"/>
    <w:rsid w:val="00CD14A3"/>
    <w:rsid w:val="00CD37D3"/>
    <w:rsid w:val="00CD5882"/>
    <w:rsid w:val="00CD6D0B"/>
    <w:rsid w:val="00CD6D8F"/>
    <w:rsid w:val="00CF105C"/>
    <w:rsid w:val="00CF754B"/>
    <w:rsid w:val="00D021DA"/>
    <w:rsid w:val="00D04942"/>
    <w:rsid w:val="00D062FB"/>
    <w:rsid w:val="00D064C6"/>
    <w:rsid w:val="00D0720A"/>
    <w:rsid w:val="00D07ACB"/>
    <w:rsid w:val="00D1788F"/>
    <w:rsid w:val="00D17DE2"/>
    <w:rsid w:val="00D20855"/>
    <w:rsid w:val="00D224A1"/>
    <w:rsid w:val="00D23FF7"/>
    <w:rsid w:val="00D245EB"/>
    <w:rsid w:val="00D25F14"/>
    <w:rsid w:val="00D31F75"/>
    <w:rsid w:val="00D34F72"/>
    <w:rsid w:val="00D368D9"/>
    <w:rsid w:val="00D3691D"/>
    <w:rsid w:val="00D36E46"/>
    <w:rsid w:val="00D37417"/>
    <w:rsid w:val="00D375F7"/>
    <w:rsid w:val="00D40C23"/>
    <w:rsid w:val="00D42FBA"/>
    <w:rsid w:val="00D4360A"/>
    <w:rsid w:val="00D46084"/>
    <w:rsid w:val="00D471E6"/>
    <w:rsid w:val="00D50112"/>
    <w:rsid w:val="00D504D7"/>
    <w:rsid w:val="00D55DBD"/>
    <w:rsid w:val="00D57D84"/>
    <w:rsid w:val="00D627FD"/>
    <w:rsid w:val="00D735AB"/>
    <w:rsid w:val="00D75D0F"/>
    <w:rsid w:val="00D76643"/>
    <w:rsid w:val="00D76AAD"/>
    <w:rsid w:val="00D779C5"/>
    <w:rsid w:val="00D80A53"/>
    <w:rsid w:val="00D859A3"/>
    <w:rsid w:val="00D86FFA"/>
    <w:rsid w:val="00D87F0C"/>
    <w:rsid w:val="00D90AE8"/>
    <w:rsid w:val="00D91121"/>
    <w:rsid w:val="00D93765"/>
    <w:rsid w:val="00D94609"/>
    <w:rsid w:val="00D97125"/>
    <w:rsid w:val="00D9785C"/>
    <w:rsid w:val="00DA05B5"/>
    <w:rsid w:val="00DB0901"/>
    <w:rsid w:val="00DB49E1"/>
    <w:rsid w:val="00DC12DC"/>
    <w:rsid w:val="00DC1D1F"/>
    <w:rsid w:val="00DC3A27"/>
    <w:rsid w:val="00DD1EA2"/>
    <w:rsid w:val="00DD27D8"/>
    <w:rsid w:val="00DD58AC"/>
    <w:rsid w:val="00DD7967"/>
    <w:rsid w:val="00DD7D73"/>
    <w:rsid w:val="00DE09F4"/>
    <w:rsid w:val="00DE11A3"/>
    <w:rsid w:val="00DE3001"/>
    <w:rsid w:val="00DE310A"/>
    <w:rsid w:val="00DE42B7"/>
    <w:rsid w:val="00DE5F15"/>
    <w:rsid w:val="00DE630C"/>
    <w:rsid w:val="00DF3A09"/>
    <w:rsid w:val="00DF4FFD"/>
    <w:rsid w:val="00E0178F"/>
    <w:rsid w:val="00E02E2F"/>
    <w:rsid w:val="00E04C14"/>
    <w:rsid w:val="00E062AB"/>
    <w:rsid w:val="00E1223E"/>
    <w:rsid w:val="00E153D7"/>
    <w:rsid w:val="00E233E2"/>
    <w:rsid w:val="00E30761"/>
    <w:rsid w:val="00E31CC1"/>
    <w:rsid w:val="00E324C2"/>
    <w:rsid w:val="00E32B41"/>
    <w:rsid w:val="00E35AB7"/>
    <w:rsid w:val="00E360C9"/>
    <w:rsid w:val="00E37445"/>
    <w:rsid w:val="00E377FC"/>
    <w:rsid w:val="00E4071D"/>
    <w:rsid w:val="00E40A80"/>
    <w:rsid w:val="00E44887"/>
    <w:rsid w:val="00E45BE7"/>
    <w:rsid w:val="00E465CE"/>
    <w:rsid w:val="00E51360"/>
    <w:rsid w:val="00E525A7"/>
    <w:rsid w:val="00E54DB7"/>
    <w:rsid w:val="00E56F48"/>
    <w:rsid w:val="00E57FEE"/>
    <w:rsid w:val="00E61BDD"/>
    <w:rsid w:val="00E6295D"/>
    <w:rsid w:val="00E6306C"/>
    <w:rsid w:val="00E645BB"/>
    <w:rsid w:val="00E64938"/>
    <w:rsid w:val="00E67B4F"/>
    <w:rsid w:val="00E826C2"/>
    <w:rsid w:val="00E85C52"/>
    <w:rsid w:val="00E863CD"/>
    <w:rsid w:val="00E9095F"/>
    <w:rsid w:val="00E95675"/>
    <w:rsid w:val="00E974DB"/>
    <w:rsid w:val="00EA2B72"/>
    <w:rsid w:val="00EA567B"/>
    <w:rsid w:val="00EB08F0"/>
    <w:rsid w:val="00EB1D0E"/>
    <w:rsid w:val="00EB54BE"/>
    <w:rsid w:val="00EC11B4"/>
    <w:rsid w:val="00EC1AD1"/>
    <w:rsid w:val="00EC1F8D"/>
    <w:rsid w:val="00ED094B"/>
    <w:rsid w:val="00ED4DA3"/>
    <w:rsid w:val="00ED5AA1"/>
    <w:rsid w:val="00ED710B"/>
    <w:rsid w:val="00ED7216"/>
    <w:rsid w:val="00EE145E"/>
    <w:rsid w:val="00EE2977"/>
    <w:rsid w:val="00EE37DA"/>
    <w:rsid w:val="00EE5AC3"/>
    <w:rsid w:val="00EF1BFD"/>
    <w:rsid w:val="00EF770C"/>
    <w:rsid w:val="00F01269"/>
    <w:rsid w:val="00F042C6"/>
    <w:rsid w:val="00F0433D"/>
    <w:rsid w:val="00F05B21"/>
    <w:rsid w:val="00F12A39"/>
    <w:rsid w:val="00F13211"/>
    <w:rsid w:val="00F13431"/>
    <w:rsid w:val="00F135CF"/>
    <w:rsid w:val="00F16FE4"/>
    <w:rsid w:val="00F3365D"/>
    <w:rsid w:val="00F34B49"/>
    <w:rsid w:val="00F34FC3"/>
    <w:rsid w:val="00F35A56"/>
    <w:rsid w:val="00F40AF8"/>
    <w:rsid w:val="00F43E36"/>
    <w:rsid w:val="00F455D4"/>
    <w:rsid w:val="00F46B98"/>
    <w:rsid w:val="00F4777A"/>
    <w:rsid w:val="00F536C5"/>
    <w:rsid w:val="00F54B79"/>
    <w:rsid w:val="00F55808"/>
    <w:rsid w:val="00F5664D"/>
    <w:rsid w:val="00F62238"/>
    <w:rsid w:val="00F66243"/>
    <w:rsid w:val="00F66337"/>
    <w:rsid w:val="00F70A1A"/>
    <w:rsid w:val="00F74EA6"/>
    <w:rsid w:val="00F77B75"/>
    <w:rsid w:val="00F84662"/>
    <w:rsid w:val="00F84D29"/>
    <w:rsid w:val="00F97DFA"/>
    <w:rsid w:val="00FA13B1"/>
    <w:rsid w:val="00FA2593"/>
    <w:rsid w:val="00FA436C"/>
    <w:rsid w:val="00FA70D8"/>
    <w:rsid w:val="00FA7303"/>
    <w:rsid w:val="00FB1541"/>
    <w:rsid w:val="00FB1EFF"/>
    <w:rsid w:val="00FB4B34"/>
    <w:rsid w:val="00FB5CB4"/>
    <w:rsid w:val="00FB5F62"/>
    <w:rsid w:val="00FB666C"/>
    <w:rsid w:val="00FB7A79"/>
    <w:rsid w:val="00FC005E"/>
    <w:rsid w:val="00FC044E"/>
    <w:rsid w:val="00FC16F8"/>
    <w:rsid w:val="00FC21C4"/>
    <w:rsid w:val="00FC71AF"/>
    <w:rsid w:val="00FD1144"/>
    <w:rsid w:val="00FD20DB"/>
    <w:rsid w:val="00FD32F5"/>
    <w:rsid w:val="00FD637E"/>
    <w:rsid w:val="00FE1403"/>
    <w:rsid w:val="00FE1979"/>
    <w:rsid w:val="00FE2667"/>
    <w:rsid w:val="00FE31FA"/>
    <w:rsid w:val="00FE3727"/>
    <w:rsid w:val="00FF4E0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9765AA"/>
    <w:pPr>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rPr>
  </w:style>
  <w:style w:type="paragraph" w:styleId="Ttulo2">
    <w:name w:val="heading 2"/>
    <w:basedOn w:val="Normal"/>
    <w:next w:val="Normal"/>
    <w:qFormat/>
    <w:rsid w:val="004B4715"/>
    <w:pPr>
      <w:keepNext/>
      <w:numPr>
        <w:ilvl w:val="1"/>
        <w:numId w:val="29"/>
      </w:numPr>
      <w:tabs>
        <w:tab w:val="clear" w:pos="576"/>
        <w:tab w:val="clear" w:pos="851"/>
      </w:tabs>
      <w:spacing w:before="360" w:after="240"/>
      <w:ind w:left="0" w:firstLine="0"/>
      <w:outlineLvl w:val="1"/>
    </w:pPr>
    <w:rPr>
      <w:caps/>
      <w:snapToGrid w:val="0"/>
      <w:spacing w:val="10"/>
      <w:kern w:val="28"/>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rPr>
  </w:style>
  <w:style w:type="paragraph" w:styleId="Ttulo4">
    <w:name w:val="heading 4"/>
    <w:basedOn w:val="Normal"/>
    <w:next w:val="Normal"/>
    <w:link w:val="Ttulo4Char"/>
    <w:autoRedefine/>
    <w:qFormat/>
    <w:rsid w:val="004A223B"/>
    <w:pPr>
      <w:numPr>
        <w:ilvl w:val="3"/>
        <w:numId w:val="29"/>
      </w:numPr>
      <w:spacing w:before="240" w:after="120"/>
      <w:ind w:left="1713" w:hanging="862"/>
      <w:outlineLvl w:val="3"/>
    </w:pPr>
    <w:rPr>
      <w:i/>
      <w:snapToGrid w:val="0"/>
    </w:rPr>
  </w:style>
  <w:style w:type="paragraph" w:styleId="Ttulo5">
    <w:name w:val="heading 5"/>
    <w:basedOn w:val="Normal"/>
    <w:next w:val="Normal"/>
    <w:autoRedefine/>
    <w:qFormat/>
    <w:rsid w:val="00A5403F"/>
    <w:pPr>
      <w:numPr>
        <w:ilvl w:val="4"/>
        <w:numId w:val="29"/>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styleId="MenoPendente">
    <w:name w:val="Unresolved Mention"/>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331C3E"/>
    <w:pPr>
      <w:spacing w:after="200" w:line="240" w:lineRule="auto"/>
    </w:pPr>
    <w:rPr>
      <w:i/>
      <w:iCs w:val="0"/>
      <w:color w:val="44546A" w:themeColor="text2"/>
      <w:sz w:val="18"/>
      <w:szCs w:val="18"/>
    </w:rPr>
  </w:style>
  <w:style w:type="paragraph" w:styleId="PargrafodaLista">
    <w:name w:val="List Paragraph"/>
    <w:basedOn w:val="Normal"/>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microsoft.com/office/2007/relationships/diagramDrawing" Target="diagrams/drawing1.xml"/><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diagramLayout" Target="diagrams/layout2.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diagramColors" Target="diagrams/colors1.xml"/><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diagramData" Target="diagrams/data2.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microsoft.com/office/2007/relationships/diagramDrawing" Target="diagrams/drawing2.xml"/><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diagramColors" Target="diagrams/colors2.xml"/><Relationship Id="rId28" Type="http://schemas.openxmlformats.org/officeDocument/2006/relationships/fontTable" Target="fontTable.xml"/><Relationship Id="rId10" Type="http://schemas.openxmlformats.org/officeDocument/2006/relationships/hyperlink" Target="https://dl.acm.org/" TargetMode="External"/><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Data" Target="diagrams/data1.xml"/><Relationship Id="rId22" Type="http://schemas.openxmlformats.org/officeDocument/2006/relationships/diagramQuickStyle" Target="diagrams/quickStyle2.xml"/><Relationship Id="rId27" Type="http://schemas.openxmlformats.org/officeDocument/2006/relationships/header" Target="header5.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ericos (filmes, noticias, musicas, …) </c:v>
                </c:pt>
                <c:pt idx="2">
                  <c:v>Tratam somente contexto</c:v>
                </c:pt>
                <c:pt idx="3">
                  <c:v>Tratam somente mu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endParaRPr lang="pt-BR"/>
        </a:p>
      </dgm:t>
    </dgm:pt>
    <dgm:pt modelId="{A64696A0-F885-4777-B8E9-6A086BF416ED}" type="sibTrans" cxnId="{956A2835-800C-4029-BEE6-3E68968DFC6D}">
      <dgm:prSet/>
      <dgm:spPr/>
      <dgm:t>
        <a:bodyPr/>
        <a:lstStyle/>
        <a:p>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endParaRPr lang="pt-BR"/>
        </a:p>
      </dgm:t>
    </dgm:pt>
    <dgm:pt modelId="{AA8AC9BA-D6AA-4345-BCDA-FEDE543DC92E}" type="sibTrans" cxnId="{480D0DCF-DAA3-4E78-BF2E-D5F9484BB72E}">
      <dgm:prSet/>
      <dgm:spPr/>
      <dgm:t>
        <a:bodyPr/>
        <a:lstStyle/>
        <a:p>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D5CC8B-ACBA-4AF5-BFD6-4EACBCD144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59</TotalTime>
  <Pages>32</Pages>
  <Words>11402</Words>
  <Characters>61573</Characters>
  <Application>Microsoft Office Word</Application>
  <DocSecurity>0</DocSecurity>
  <Lines>513</Lines>
  <Paragraphs>145</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72830</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1208</cp:revision>
  <cp:lastPrinted>2003-10-22T01:33:00Z</cp:lastPrinted>
  <dcterms:created xsi:type="dcterms:W3CDTF">2018-05-30T22:47:00Z</dcterms:created>
  <dcterms:modified xsi:type="dcterms:W3CDTF">2020-05-31T2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